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D7D5F" w:rsidRDefault="005D7D5F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submit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iorxiv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s preprint</w:t>
      </w:r>
    </w:p>
    <w:p w:rsidR="000941E8" w:rsidRPr="008A20D1" w:rsidRDefault="000941E8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8A20D1">
        <w:rPr>
          <w:rFonts w:ascii="Times New Roman" w:hAnsi="Times New Roman" w:cs="Times New Roman"/>
          <w:sz w:val="24"/>
          <w:szCs w:val="24"/>
          <w:lang w:val="en-US"/>
        </w:rPr>
        <w:t>submit</w:t>
      </w:r>
      <w:proofErr w:type="gramEnd"/>
      <w:r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to Ecological Modelling for peer-review</w:t>
      </w:r>
    </w:p>
    <w:p w:rsidR="00F21FBF" w:rsidRPr="008A20D1" w:rsidRDefault="00F21FBF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5D2A6F" w:rsidRPr="008A20D1" w:rsidRDefault="005D2A6F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A20D1">
        <w:rPr>
          <w:rFonts w:ascii="Times New Roman" w:hAnsi="Times New Roman" w:cs="Times New Roman"/>
          <w:b/>
          <w:sz w:val="24"/>
          <w:szCs w:val="24"/>
          <w:lang w:val="en-US"/>
        </w:rPr>
        <w:t>Title:</w:t>
      </w:r>
      <w:r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D0A02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Shifting from </w:t>
      </w:r>
      <w:r w:rsidR="005250C8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close-source </w:t>
      </w:r>
      <w:r w:rsidR="0067277B">
        <w:rPr>
          <w:rFonts w:ascii="Times New Roman" w:hAnsi="Times New Roman" w:cs="Times New Roman"/>
          <w:sz w:val="24"/>
          <w:szCs w:val="24"/>
          <w:lang w:val="en-US"/>
        </w:rPr>
        <w:t>graphical-</w:t>
      </w:r>
      <w:r w:rsidR="00FD0A02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interface to </w:t>
      </w:r>
      <w:r w:rsidR="005250C8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open-source </w:t>
      </w:r>
      <w:r w:rsidR="00FD0A02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programming: </w:t>
      </w:r>
      <w:r w:rsidR="00886146" w:rsidRPr="008A20D1"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brief tutorial on </w:t>
      </w:r>
      <w:proofErr w:type="spellStart"/>
      <w:r w:rsidRPr="008A20D1">
        <w:rPr>
          <w:rFonts w:ascii="Times New Roman" w:hAnsi="Times New Roman" w:cs="Times New Roman"/>
          <w:sz w:val="24"/>
          <w:szCs w:val="24"/>
          <w:lang w:val="en-US"/>
        </w:rPr>
        <w:t>runing</w:t>
      </w:r>
      <w:proofErr w:type="spellEnd"/>
      <w:r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8A20D1"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in R </w:t>
      </w:r>
    </w:p>
    <w:p w:rsidR="00EE5983" w:rsidRPr="008A20D1" w:rsidRDefault="00EE5983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5D2A6F" w:rsidRPr="008A20D1" w:rsidRDefault="004F4BAA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A20D1">
        <w:rPr>
          <w:rFonts w:ascii="Times New Roman" w:hAnsi="Times New Roman" w:cs="Times New Roman"/>
          <w:sz w:val="24"/>
          <w:szCs w:val="24"/>
          <w:lang w:val="en-US"/>
        </w:rPr>
        <w:t>Authors:</w:t>
      </w:r>
      <w:r w:rsidR="00B717CA">
        <w:rPr>
          <w:rFonts w:ascii="Times New Roman" w:hAnsi="Times New Roman" w:cs="Times New Roman"/>
          <w:sz w:val="24"/>
          <w:szCs w:val="24"/>
          <w:lang w:val="en-US"/>
        </w:rPr>
        <w:t xml:space="preserve"> Xiao Feng and coauthors</w:t>
      </w:r>
    </w:p>
    <w:p w:rsidR="004F4BAA" w:rsidRPr="008A20D1" w:rsidRDefault="004F4BAA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5D2A6F" w:rsidRDefault="005A3E47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A20D1">
        <w:rPr>
          <w:rFonts w:ascii="Times New Roman" w:hAnsi="Times New Roman" w:cs="Times New Roman"/>
          <w:sz w:val="24"/>
          <w:szCs w:val="24"/>
          <w:lang w:val="en-US"/>
        </w:rPr>
        <w:t>Abstract:</w:t>
      </w:r>
    </w:p>
    <w:p w:rsidR="005D7D5F" w:rsidRPr="008A20D1" w:rsidRDefault="005D7D5F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5A3E47" w:rsidRPr="008A20D1" w:rsidRDefault="00166C0C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A20D1">
        <w:rPr>
          <w:rFonts w:ascii="Times New Roman" w:hAnsi="Times New Roman" w:cs="Times New Roman"/>
          <w:sz w:val="24"/>
          <w:szCs w:val="24"/>
          <w:lang w:val="en-US"/>
        </w:rPr>
        <w:t>Keywords:</w:t>
      </w:r>
      <w:r w:rsidR="00F673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673B1"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 w:rsidR="00F673B1">
        <w:rPr>
          <w:rFonts w:ascii="Times New Roman" w:hAnsi="Times New Roman" w:cs="Times New Roman"/>
          <w:sz w:val="24"/>
          <w:szCs w:val="24"/>
          <w:lang w:val="en-US"/>
        </w:rPr>
        <w:t xml:space="preserve">, R, open-source, </w:t>
      </w:r>
      <w:proofErr w:type="spellStart"/>
      <w:r w:rsidR="00F673B1">
        <w:rPr>
          <w:rFonts w:ascii="Times New Roman" w:hAnsi="Times New Roman" w:cs="Times New Roman"/>
          <w:sz w:val="24"/>
          <w:szCs w:val="24"/>
          <w:lang w:val="en-US"/>
        </w:rPr>
        <w:t>Rmarkdown</w:t>
      </w:r>
      <w:proofErr w:type="spellEnd"/>
      <w:r w:rsidR="00F673B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F673B1">
        <w:rPr>
          <w:rFonts w:ascii="Times New Roman" w:hAnsi="Times New Roman" w:cs="Times New Roman"/>
          <w:sz w:val="24"/>
          <w:szCs w:val="24"/>
          <w:lang w:val="en-US"/>
        </w:rPr>
        <w:t>Github</w:t>
      </w:r>
      <w:proofErr w:type="spellEnd"/>
      <w:r w:rsidR="00F673B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76A5C">
        <w:rPr>
          <w:rFonts w:ascii="Times New Roman" w:hAnsi="Times New Roman" w:cs="Times New Roman"/>
          <w:sz w:val="24"/>
          <w:szCs w:val="24"/>
          <w:lang w:val="en-US"/>
        </w:rPr>
        <w:t xml:space="preserve"> clamping</w:t>
      </w:r>
    </w:p>
    <w:p w:rsidR="00166C0C" w:rsidRPr="008A20D1" w:rsidRDefault="00166C0C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2C3624" w:rsidRPr="008A20D1" w:rsidRDefault="008243B0" w:rsidP="0020327D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A20D1">
        <w:rPr>
          <w:rFonts w:ascii="Times New Roman" w:hAnsi="Times New Roman" w:cs="Times New Roman"/>
          <w:b/>
          <w:sz w:val="24"/>
          <w:szCs w:val="24"/>
          <w:lang w:val="en-US"/>
        </w:rPr>
        <w:t>Introduction</w:t>
      </w:r>
    </w:p>
    <w:p w:rsidR="00511B8C" w:rsidRDefault="000B76F8" w:rsidP="00BA5E15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8A20D1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With the </w:t>
      </w:r>
      <w:r w:rsidR="00165468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rapid </w:t>
      </w:r>
      <w:r w:rsidRPr="008A20D1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development of GIS techniques and accumulation and digitization of museum specimens, ecological niche modeling (ENM) is increasingly used in quantifying the relationship between species’ presences and environmental conditions </w:t>
      </w:r>
      <w:r w:rsidRPr="008A20D1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Pr="008A20D1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Peterson&lt;/Author&gt;&lt;Year&gt;2011&lt;/Year&gt;&lt;RecNum&gt;1247&lt;/RecNum&gt;&lt;DisplayText&gt;(Peterson&lt;style face="italic"&gt; et al.&lt;/style&gt;, 2011)&lt;/DisplayText&gt;&lt;record&gt;&lt;rec-number&gt;1247&lt;/rec-number&gt;&lt;foreign-keys&gt;&lt;key app="EN" db-id="55ev0f2ti9t95te9wt8pvdf5rdfp5295p9v0"&gt;1247&lt;/key&gt;&lt;/foreign-keys&gt;&lt;ref-type name="Book"&gt;6&lt;/ref-type&gt;&lt;contributors&gt;&lt;authors&gt;&lt;author&gt;A. Townsend Peterson&lt;/author&gt;&lt;author&gt;Jorge Soberón&lt;/author&gt;&lt;author&gt;Richard G. Pearson&lt;/author&gt;&lt;author&gt;Robert P. Anderson&lt;/author&gt;&lt;author&gt;Enrique Martínez-Meyer&lt;/author&gt;&lt;author&gt;Miguel Nakamura&lt;/author&gt;&lt;author&gt;Miguel B. Araújo&lt;/author&gt;&lt;/authors&gt;&lt;/contributors&gt;&lt;titles&gt;&lt;title&gt;Ecological Niches and Geographic Distributions&lt;/title&gt;&lt;/titles&gt;&lt;pages&gt;328&lt;/pages&gt;&lt;dates&gt;&lt;year&gt;2011&lt;/year&gt;&lt;/dates&gt;&lt;pub-location&gt;Princeton, NJ&lt;/pub-location&gt;&lt;publisher&gt;Princeton University Press&lt;/publisher&gt;&lt;urls&gt;&lt;/urls&gt;&lt;/record&gt;&lt;/Cite&gt;&lt;/EndNote&gt;</w:instrText>
      </w:r>
      <w:r w:rsidRPr="008A20D1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Pr="008A20D1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val="en-US"/>
        </w:rPr>
        <w:t>(</w:t>
      </w:r>
      <w:r w:rsidR="009208CB" w:rsidRPr="008A20D1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val="en-US"/>
        </w:rPr>
        <w:t>Peterson</w:t>
      </w:r>
      <w:r w:rsidR="009208CB" w:rsidRPr="008A20D1">
        <w:rPr>
          <w:rFonts w:ascii="Times New Roman" w:eastAsia="Times New Roman" w:hAnsi="Times New Roman" w:cs="Times New Roman"/>
          <w:i/>
          <w:noProof/>
          <w:color w:val="000000"/>
          <w:sz w:val="24"/>
          <w:szCs w:val="24"/>
          <w:lang w:val="en-US"/>
        </w:rPr>
        <w:t xml:space="preserve"> et al.</w:t>
      </w:r>
      <w:r w:rsidR="009208CB" w:rsidRPr="008A20D1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val="en-US"/>
        </w:rPr>
        <w:t>, 2011</w:t>
      </w:r>
      <w:r w:rsidRPr="008A20D1">
        <w:rPr>
          <w:rFonts w:ascii="Times New Roman" w:eastAsia="Times New Roman" w:hAnsi="Times New Roman" w:cs="Times New Roman"/>
          <w:noProof/>
          <w:color w:val="000000"/>
          <w:sz w:val="24"/>
          <w:szCs w:val="24"/>
          <w:lang w:val="en-US"/>
        </w:rPr>
        <w:t>)</w:t>
      </w:r>
      <w:r w:rsidRPr="008A20D1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Pr="008A20D1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.</w:t>
      </w:r>
      <w:r w:rsidR="00447DFC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17520C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In the field of ENM, m</w:t>
      </w:r>
      <w:r w:rsidR="002F3628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ny </w:t>
      </w:r>
      <w:r w:rsidR="0017520C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modeling </w:t>
      </w:r>
      <w:r w:rsidR="005D1B43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lgorithms have been developed [e.g., </w:t>
      </w:r>
      <w:r w:rsidR="00B666E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GARP</w:t>
      </w:r>
      <w:r w:rsidR="00F24949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153FA3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153FA3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Stockwell&lt;/Author&gt;&lt;Year&gt;1999&lt;/Year&gt;&lt;RecNum&gt;1812&lt;/RecNum&gt;&lt;DisplayText&gt;(Stockwell, 1999)&lt;/DisplayText&gt;&lt;record&gt;&lt;rec-number&gt;1812&lt;/rec-number&gt;&lt;foreign-keys&gt;&lt;key app="EN" db-id="55ev0f2ti9t95te9wt8pvdf5rdfp5295p9v0"&gt;1812&lt;/key&gt;&lt;/foreign-keys&gt;&lt;ref-type name="Journal Article"&gt;17&lt;/ref-type&gt;&lt;contributors&gt;&lt;authors&gt;&lt;author&gt;Stockwell, David&lt;/author&gt;&lt;/authors&gt;&lt;/contributors&gt;&lt;titles&gt;&lt;title&gt;The GARP modelling system: problems and solutions to automated spatial prediction&lt;/title&gt;&lt;secondary-title&gt;International Journal of Geographical Information Science&lt;/secondary-title&gt;&lt;/titles&gt;&lt;periodical&gt;&lt;full-title&gt;International Journal of Geographical Information Science&lt;/full-title&gt;&lt;/periodical&gt;&lt;pages&gt;143-158&lt;/pages&gt;&lt;volume&gt;13&lt;/volume&gt;&lt;number&gt;2&lt;/number&gt;&lt;dates&gt;&lt;year&gt;1999&lt;/year&gt;&lt;/dates&gt;&lt;isbn&gt;240&lt;/isbn&gt;&lt;urls&gt;&lt;related-urls&gt;&lt;url&gt;http://www.tandfonline.com/doi/abs/10.1080/136588199241391&lt;/url&gt;&lt;/related-urls&gt;&lt;pdf-urls&gt;&lt;url&gt;file:///D:/literature/mendeley_2016.6/2017/Stockwell_2017_The GARP modelling system problems and solutions to automated spatial prediction.pdf&lt;/url&gt;&lt;/pdf-urls&gt;&lt;/urls&gt;&lt;electronic-resource-num&gt;10.1080/136588199241391&lt;/electronic-resource-num&gt;&lt;/record&gt;&lt;/Cite&gt;&lt;/EndNote&gt;</w:instrText>
      </w:r>
      <w:r w:rsidR="00153FA3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153FA3" w:rsidRPr="008A20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Stockwell, 1999)</w:t>
      </w:r>
      <w:r w:rsidR="00153FA3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B666E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r w:rsidR="00436A0E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ENFA </w:t>
      </w:r>
      <w:r w:rsidR="00436A0E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436A0E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Hirzel&lt;/Author&gt;&lt;Year&gt;2002&lt;/Year&gt;&lt;RecNum&gt;1810&lt;/RecNum&gt;&lt;DisplayText&gt;(Hirzel&lt;style face="italic"&gt; et al.&lt;/style&gt;, 2002)&lt;/DisplayText&gt;&lt;record&gt;&lt;rec-number&gt;1810&lt;/rec-number&gt;&lt;foreign-keys&gt;&lt;key app="EN" db-id="55ev0f2ti9t95te9wt8pvdf5rdfp5295p9v0"&gt;1810&lt;/key&gt;&lt;/foreign-keys&gt;&lt;ref-type name="Journal Article"&gt;17&lt;/ref-type&gt;&lt;contributors&gt;&lt;authors&gt;&lt;author&gt;Hirzel, A. H.&lt;/author&gt;&lt;author&gt;Hausser, J.&lt;/author&gt;&lt;author&gt;Chessel, D.&lt;/author&gt;&lt;author&gt;Perrin, N.&lt;/author&gt;&lt;/authors&gt;&lt;/contributors&gt;&lt;titles&gt;&lt;title&gt;Ecological-niche factor analysis: how to compute habitat-suitability maps without absence data?&lt;/title&gt;&lt;secondary-title&gt;Ecology&lt;/secondary-title&gt;&lt;/titles&gt;&lt;periodical&gt;&lt;full-title&gt;Ecology&lt;/full-title&gt;&lt;abbr-1&gt;Ecology&lt;/abbr-1&gt;&lt;abbr-2&gt;Ecology&lt;/abbr-2&gt;&lt;/periodical&gt;&lt;pages&gt;2027-2036&lt;/pages&gt;&lt;volume&gt;83&lt;/volume&gt;&lt;number&gt;7&lt;/number&gt;&lt;keywords&gt;&lt;keyword&gt;absence data&lt;/keyword&gt;&lt;keyword&gt;analysis&lt;/keyword&gt;&lt;keyword&gt;capra ibex&lt;/keyword&gt;&lt;keyword&gt;ecological niche&lt;/keyword&gt;&lt;keyword&gt;gis&lt;/keyword&gt;&lt;keyword&gt;habitat suitability&lt;/keyword&gt;&lt;keyword&gt;marginality&lt;/keyword&gt;&lt;keyword&gt;multivariate&lt;/keyword&gt;&lt;keyword&gt;presence&lt;/keyword&gt;&lt;keyword&gt;specialization&lt;/keyword&gt;&lt;keyword&gt;species distribution&lt;/keyword&gt;&lt;keyword&gt;switzerland&lt;/keyword&gt;&lt;/keywords&gt;&lt;dates&gt;&lt;year&gt;2002&lt;/year&gt;&lt;/dates&gt;&lt;urls&gt;&lt;related-urls&gt;&lt;url&gt;http://doi.wiley.com/10.1890/0012-9658(2002)083[2027:ENFAHT]2.0.CO;2&lt;/url&gt;&lt;/related-urls&gt;&lt;pdf-urls&gt;&lt;url&gt;file:///D:/literature/mendeley_2016.6/2002/Hirzel et al._2002_Ecological-niche factor analysis how to compute habitat-suitability maps without absence data.pdf&lt;/url&gt;&lt;/pdf-urls&gt;&lt;/urls&gt;&lt;electronic-resource-num&gt;10.1890/0012-9658(2002)083[2027:ENFAHT]2.0.CO;2&lt;/electronic-resource-num&gt;&lt;/record&gt;&lt;/Cite&gt;&lt;/EndNote&gt;</w:instrText>
      </w:r>
      <w:r w:rsidR="00436A0E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436A0E" w:rsidRPr="008A20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Hirzel</w:t>
      </w:r>
      <w:r w:rsidR="00436A0E" w:rsidRPr="008A20D1">
        <w:rPr>
          <w:rFonts w:ascii="Times New Roman" w:hAnsi="Times New Roman" w:cs="Times New Roman"/>
          <w:i/>
          <w:noProof/>
          <w:color w:val="000000"/>
          <w:sz w:val="24"/>
          <w:szCs w:val="24"/>
          <w:lang w:val="en-US"/>
        </w:rPr>
        <w:t xml:space="preserve"> et al.</w:t>
      </w:r>
      <w:r w:rsidR="00436A0E" w:rsidRPr="008A20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, 2002)</w:t>
      </w:r>
      <w:r w:rsidR="00436A0E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436A0E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and </w:t>
      </w:r>
      <w:proofErr w:type="spellStart"/>
      <w:r w:rsidR="00B666E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Maxent</w:t>
      </w:r>
      <w:proofErr w:type="spellEnd"/>
      <w:r w:rsidR="00F24949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E5798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E5798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Phillips&lt;/Author&gt;&lt;Year&gt;2004&lt;/Year&gt;&lt;RecNum&gt;24&lt;/RecNum&gt;&lt;DisplayText&gt;(Phillips&lt;style face="italic"&gt; et al.&lt;/style&gt;, 2004)&lt;/DisplayText&gt;&lt;record&gt;&lt;rec-number&gt;24&lt;/rec-number&gt;&lt;foreign-keys&gt;&lt;key app="EN" db-id="55ev0f2ti9t95te9wt8pvdf5rdfp5295p9v0"&gt;24&lt;/key&gt;&lt;/foreign-keys&gt;&lt;ref-type name="Conference Paper"&gt;47&lt;/ref-type&gt;&lt;contributors&gt;&lt;authors&gt;&lt;author&gt;Steven J. Phillips&lt;/author&gt;&lt;author&gt;Miroslav Dudík&lt;/author&gt;&lt;author&gt;Robert E. Schapire&lt;/author&gt;&lt;/authors&gt;&lt;/contributors&gt;&lt;titles&gt;&lt;title&gt;A maximum entropy approach to species distribution modeling&lt;/title&gt;&lt;secondary-title&gt;Proceedings of the Twenty-First International Conference on Machine Learning&lt;/secondary-title&gt;&lt;/titles&gt;&lt;pages&gt;655–662&lt;/pages&gt;&lt;dates&gt;&lt;year&gt;2004&lt;/year&gt;&lt;/dates&gt;&lt;pub-location&gt;Banff, Alberta, Canada&lt;/pub-location&gt;&lt;publisher&gt;ACM press&lt;/publisher&gt;&lt;urls&gt;&lt;/urls&gt;&lt;custom1&gt;1015412&lt;/custom1&gt;&lt;electronic-resource-num&gt;10.1145/1015330.1015412&lt;/electronic-resource-num&gt;&lt;/record&gt;&lt;/Cite&gt;&lt;/EndNote&gt;</w:instrText>
      </w:r>
      <w:r w:rsidR="00E5798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E57986" w:rsidRPr="008A20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Phillips</w:t>
      </w:r>
      <w:r w:rsidR="00E57986" w:rsidRPr="008A20D1">
        <w:rPr>
          <w:rFonts w:ascii="Times New Roman" w:hAnsi="Times New Roman" w:cs="Times New Roman"/>
          <w:i/>
          <w:noProof/>
          <w:color w:val="000000"/>
          <w:sz w:val="24"/>
          <w:szCs w:val="24"/>
          <w:lang w:val="en-US"/>
        </w:rPr>
        <w:t xml:space="preserve"> et al.</w:t>
      </w:r>
      <w:r w:rsidR="00E57986" w:rsidRPr="008A20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, 2004)</w:t>
      </w:r>
      <w:r w:rsidR="00E5798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5D1B43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]</w:t>
      </w:r>
      <w:r w:rsidR="00625CE5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="00F23FF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d recently there is a trend </w:t>
      </w:r>
      <w:r w:rsidR="00F23FF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of development toward an open-source </w:t>
      </w:r>
      <w:r w:rsidR="001F378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lgorithm/software </w:t>
      </w:r>
      <w:r w:rsidR="00F23FF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/>
      </w:r>
      <w:r w:rsidR="00F23FF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&lt;EndNote&gt;&lt;Cite&gt;&lt;Author&gt;Phillips&lt;/Author&gt;&lt;Year&gt;2017&lt;/Year&gt;&lt;RecNum&gt;1739&lt;/RecNum&gt;&lt;Prefix&gt;e.g.`, Maxent`; &lt;/Prefix&gt;&lt;DisplayText&gt;(e.g., Maxent; Phillips&lt;style face="italic"&gt; et al.&lt;/style&gt;, 2017)&lt;/DisplayText&gt;&lt;record&gt;&lt;rec-number&gt;1739&lt;/rec-number&gt;&lt;foreign-keys&gt;&lt;key app="EN" db-id="55ev0f2ti9t95te9wt8pvdf5rdfp5295p9v0"&gt;1739&lt;/key&gt;&lt;/foreign-keys&gt;&lt;ref-type name="Journal Article"&gt;17&lt;/ref-type&gt;&lt;contributors&gt;&lt;authors&gt;&lt;author&gt;Phillips, Steven J.&lt;/author&gt;&lt;author&gt;Anderson, Robert P.&lt;/author&gt;&lt;author&gt;Dudík, Miroslav&lt;/author&gt;&lt;author&gt;Schapire, Robert E.&lt;/author&gt;&lt;author&gt;Blair, Mary E.&lt;/author&gt;&lt;/authors&gt;&lt;/contributors&gt;&lt;titles&gt;&lt;title&gt;Opening the black box: an open-source release of Maxent&lt;/title&gt;&lt;secondary-title&gt;Ecography&lt;/secondary-title&gt;&lt;/titles&gt;&lt;periodical&gt;&lt;full-title&gt;Ecography&lt;/full-title&gt;&lt;abbr-1&gt;Ecography&lt;/abbr-1&gt;&lt;abbr-2&gt;Ecography&lt;/abbr-2&gt;&lt;/periodical&gt;&lt;pages&gt;887-893&lt;/pages&gt;&lt;volume&gt;40&lt;/volume&gt;&lt;dates&gt;&lt;year&gt;2017&lt;/year&gt;&lt;/dates&gt;&lt;isbn&gt;6503251521&lt;/isbn&gt;&lt;urls&gt;&lt;related-urls&gt;&lt;url&gt;http://dx.doi.org/10.1111/ecog.03049&lt;/url&gt;&lt;url&gt;http://doi.wiley.com/10.1111/ecog.02537&lt;/url&gt;&lt;/related-urls&gt;&lt;pdf-urls&gt;&lt;url&gt;file:///D:/literature/mendeley_2016.6/2017/Phillips et al._2017_Opening the black box an open-source release of Maxent.pdf&lt;/url&gt;&lt;/pdf-urls&gt;&lt;/urls&gt;&lt;electronic-resource-num&gt;10.1111/ecog.03049&lt;/electronic-resource-num&gt;&lt;/record&gt;&lt;/Cite&gt;&lt;/EndNote&gt;</w:instrText>
      </w:r>
      <w:r w:rsidR="00F23FF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F23FF6" w:rsidRPr="008A20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e.g., Maxent; Phillips</w:t>
      </w:r>
      <w:r w:rsidR="00F23FF6" w:rsidRPr="008A20D1">
        <w:rPr>
          <w:rFonts w:ascii="Times New Roman" w:hAnsi="Times New Roman" w:cs="Times New Roman"/>
          <w:i/>
          <w:noProof/>
          <w:color w:val="000000"/>
          <w:sz w:val="24"/>
          <w:szCs w:val="24"/>
          <w:lang w:val="en-US"/>
        </w:rPr>
        <w:t xml:space="preserve"> et al.</w:t>
      </w:r>
      <w:r w:rsidR="00F23FF6" w:rsidRPr="008A20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, 2017)</w:t>
      </w:r>
      <w:r w:rsidR="00F23FF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F23FF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particularly in a programming environment </w:t>
      </w:r>
      <w:r w:rsidR="00F23FF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UaHVpbGxlcjwvQXV0aG9yPjxZZWFyPjIwMTY8L1llYXI+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</w:fldData>
        </w:fldChar>
      </w:r>
      <w:r w:rsidR="00F23FF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</w:instrText>
      </w:r>
      <w:r w:rsidR="00F23FF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UaHVpbGxlcjwvQXV0aG9yPjxZZWFyPjIwMTY8L1llYXI+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</w:fldData>
        </w:fldChar>
      </w:r>
      <w:r w:rsidR="00F23FF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.DATA </w:instrText>
      </w:r>
      <w:r w:rsidR="00F23FF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F23FF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F23FF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F23FF6" w:rsidRPr="008A20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i.e., R; Hijmans</w:t>
      </w:r>
      <w:r w:rsidR="00F23FF6" w:rsidRPr="008A20D1">
        <w:rPr>
          <w:rFonts w:ascii="Times New Roman" w:hAnsi="Times New Roman" w:cs="Times New Roman"/>
          <w:i/>
          <w:noProof/>
          <w:color w:val="000000"/>
          <w:sz w:val="24"/>
          <w:szCs w:val="24"/>
          <w:lang w:val="en-US"/>
        </w:rPr>
        <w:t xml:space="preserve"> et al.</w:t>
      </w:r>
      <w:r w:rsidR="00F23FF6" w:rsidRPr="008A20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, 2013; Naimi &amp; Araújo, 2016; Thuiller</w:t>
      </w:r>
      <w:r w:rsidR="00F23FF6" w:rsidRPr="008A20D1">
        <w:rPr>
          <w:rFonts w:ascii="Times New Roman" w:hAnsi="Times New Roman" w:cs="Times New Roman"/>
          <w:i/>
          <w:noProof/>
          <w:color w:val="000000"/>
          <w:sz w:val="24"/>
          <w:szCs w:val="24"/>
          <w:lang w:val="en-US"/>
        </w:rPr>
        <w:t xml:space="preserve"> et al.</w:t>
      </w:r>
      <w:r w:rsidR="00F23FF6" w:rsidRPr="008A20D1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, 2016)</w:t>
      </w:r>
      <w:r w:rsidR="00F23FF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F23FF6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</w:p>
    <w:p w:rsidR="00511B8C" w:rsidRDefault="00511B8C" w:rsidP="00BA5E15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:rsidR="009826E1" w:rsidRDefault="00DA7EE4" w:rsidP="0020327D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trend of open-source in a programing environment is particularly important and useful </w:t>
      </w:r>
      <w:r w:rsidR="001C327C">
        <w:rPr>
          <w:rFonts w:ascii="Times New Roman" w:hAnsi="Times New Roman" w:cs="Times New Roman"/>
          <w:color w:val="000000"/>
          <w:sz w:val="24"/>
          <w:szCs w:val="24"/>
          <w:lang w:val="en-US"/>
        </w:rPr>
        <w:t>in the era of</w:t>
      </w:r>
      <w:r w:rsidR="0021389A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CB6F60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big </w:t>
      </w:r>
      <w:r w:rsidR="0021389A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data</w:t>
      </w:r>
      <w:r w:rsidR="00FE6823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</w:t>
      </w:r>
      <w:r w:rsidR="007F4A4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when </w:t>
      </w:r>
      <w:r w:rsidR="00CB6F60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high volume, high velocity, and/or high variety</w:t>
      </w:r>
      <w:r w:rsidR="0078492F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of scientific data are accumulated.</w:t>
      </w:r>
      <w:r w:rsidR="00F027FD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AB6C27">
        <w:rPr>
          <w:rFonts w:ascii="Times New Roman" w:hAnsi="Times New Roman" w:cs="Times New Roman"/>
          <w:color w:val="000000"/>
          <w:sz w:val="24"/>
          <w:szCs w:val="24"/>
          <w:lang w:val="en-US"/>
        </w:rPr>
        <w:t>The input data for ENM are mainly species’ occurrence data and environmental data.</w:t>
      </w:r>
      <w:r w:rsidR="00760AB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2C23D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Species’ </w:t>
      </w:r>
      <w:r w:rsidR="00F027FD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occurrences data are rapidly increasing,</w:t>
      </w:r>
      <w:r w:rsidR="00F1081C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benefited from digitization of museum specimens and citizen science projects </w:t>
      </w:r>
      <w:r w:rsidR="00721891">
        <w:rPr>
          <w:rFonts w:ascii="Times New Roman" w:hAnsi="Times New Roman" w:cs="Times New Roman"/>
          <w:color w:val="000000"/>
          <w:sz w:val="24"/>
          <w:szCs w:val="24"/>
          <w:lang w:val="en-US"/>
        </w:rPr>
        <w:t>(**cite review paper),</w:t>
      </w:r>
      <w:r w:rsidR="000E422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d for example, the number of records on </w:t>
      </w:r>
      <w:r w:rsidR="000E4220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Global Biodiversity Information Facility</w:t>
      </w:r>
      <w:r w:rsidR="000E422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CF624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(gbif.org) </w:t>
      </w:r>
      <w:r w:rsidR="000E4220">
        <w:rPr>
          <w:rFonts w:ascii="Times New Roman" w:hAnsi="Times New Roman" w:cs="Times New Roman"/>
          <w:color w:val="000000"/>
          <w:sz w:val="24"/>
          <w:szCs w:val="24"/>
          <w:lang w:val="en-US"/>
        </w:rPr>
        <w:t>has reached 0.79 billion.</w:t>
      </w:r>
      <w:r w:rsidR="00556CE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The other major input data for ENM,</w:t>
      </w:r>
      <w:r w:rsidR="00D9185E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556CE7">
        <w:rPr>
          <w:rFonts w:ascii="Times New Roman" w:hAnsi="Times New Roman" w:cs="Times New Roman"/>
          <w:color w:val="000000"/>
          <w:sz w:val="24"/>
          <w:szCs w:val="24"/>
          <w:lang w:val="en-US"/>
        </w:rPr>
        <w:t>e</w:t>
      </w:r>
      <w:r w:rsidR="00880F9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nvironmental data (i.e., </w:t>
      </w:r>
      <w:r w:rsidR="00D9185E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GIS data and </w:t>
      </w:r>
      <w:r w:rsidR="00D02C1F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remote sensing data</w:t>
      </w:r>
      <w:r w:rsidR="00880F93">
        <w:rPr>
          <w:rFonts w:ascii="Times New Roman" w:hAnsi="Times New Roman" w:cs="Times New Roman"/>
          <w:color w:val="000000"/>
          <w:sz w:val="24"/>
          <w:szCs w:val="24"/>
          <w:lang w:val="en-US"/>
        </w:rPr>
        <w:t>)</w:t>
      </w:r>
      <w:r w:rsidR="00A671CA">
        <w:rPr>
          <w:rFonts w:ascii="Times New Roman" w:hAnsi="Times New Roman" w:cs="Times New Roman"/>
          <w:color w:val="000000"/>
          <w:sz w:val="24"/>
          <w:szCs w:val="24"/>
          <w:lang w:val="en-US"/>
        </w:rPr>
        <w:t>,</w:t>
      </w:r>
      <w:r w:rsidR="00880F9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6F10AD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lso increase in </w:t>
      </w:r>
      <w:r w:rsidR="00122B16" w:rsidRPr="00122B16">
        <w:rPr>
          <w:rFonts w:ascii="Times New Roman" w:hAnsi="Times New Roman" w:cs="Times New Roman"/>
          <w:color w:val="000000"/>
          <w:sz w:val="24"/>
          <w:szCs w:val="24"/>
          <w:lang w:val="en-US"/>
        </w:rPr>
        <w:t>unprecedented</w:t>
      </w:r>
      <w:r w:rsidR="00122B1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speed</w:t>
      </w:r>
      <w:r w:rsidR="00D02C1F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benefitted from </w:t>
      </w:r>
      <w:r w:rsidR="00D02C1F" w:rsidRPr="00742FED">
        <w:rPr>
          <w:rFonts w:ascii="Times New Roman" w:hAnsi="Times New Roman" w:cs="Times New Roman"/>
          <w:color w:val="000000"/>
          <w:sz w:val="24"/>
          <w:szCs w:val="24"/>
          <w:highlight w:val="yellow"/>
          <w:lang w:val="en-US"/>
        </w:rPr>
        <w:t>advanced techniques in sensors</w:t>
      </w:r>
      <w:r w:rsidR="000C7B4E" w:rsidRPr="00742FED">
        <w:rPr>
          <w:rFonts w:ascii="Times New Roman" w:hAnsi="Times New Roman" w:cs="Times New Roman"/>
          <w:color w:val="000000"/>
          <w:sz w:val="24"/>
          <w:szCs w:val="24"/>
          <w:highlight w:val="yellow"/>
          <w:lang w:val="en-US"/>
        </w:rPr>
        <w:t>,</w:t>
      </w:r>
      <w:r w:rsidR="00D02C1F" w:rsidRPr="00742FED">
        <w:rPr>
          <w:rFonts w:ascii="Times New Roman" w:hAnsi="Times New Roman" w:cs="Times New Roman"/>
          <w:color w:val="000000"/>
          <w:sz w:val="24"/>
          <w:szCs w:val="24"/>
          <w:highlight w:val="yellow"/>
          <w:lang w:val="en-US"/>
        </w:rPr>
        <w:t xml:space="preserve"> </w:t>
      </w:r>
      <w:proofErr w:type="gramStart"/>
      <w:r w:rsidR="00D02C1F" w:rsidRPr="00742FED">
        <w:rPr>
          <w:rFonts w:ascii="Times New Roman" w:hAnsi="Times New Roman" w:cs="Times New Roman"/>
          <w:color w:val="000000"/>
          <w:sz w:val="24"/>
          <w:szCs w:val="24"/>
          <w:highlight w:val="yellow"/>
          <w:lang w:val="en-US"/>
        </w:rPr>
        <w:t>satellites</w:t>
      </w:r>
      <w:r w:rsidR="000C7B4E" w:rsidRPr="00742FED">
        <w:rPr>
          <w:rFonts w:ascii="Times New Roman" w:hAnsi="Times New Roman" w:cs="Times New Roman"/>
          <w:color w:val="000000"/>
          <w:sz w:val="24"/>
          <w:szCs w:val="24"/>
          <w:highlight w:val="yellow"/>
          <w:lang w:val="en-US"/>
        </w:rPr>
        <w:t>, …</w:t>
      </w:r>
      <w:proofErr w:type="gramEnd"/>
      <w:r w:rsidR="00D02C1F" w:rsidRPr="00742FED">
        <w:rPr>
          <w:rFonts w:ascii="Times New Roman" w:hAnsi="Times New Roman" w:cs="Times New Roman"/>
          <w:color w:val="000000"/>
          <w:sz w:val="24"/>
          <w:szCs w:val="24"/>
          <w:highlight w:val="yellow"/>
          <w:lang w:val="en-US"/>
        </w:rPr>
        <w:t xml:space="preserve"> (**</w:t>
      </w:r>
      <w:r w:rsidR="00EB7AFA" w:rsidRPr="00742FED">
        <w:rPr>
          <w:rFonts w:ascii="Times New Roman" w:hAnsi="Times New Roman" w:cs="Times New Roman"/>
          <w:color w:val="000000"/>
          <w:sz w:val="24"/>
          <w:szCs w:val="24"/>
          <w:highlight w:val="yellow"/>
          <w:lang w:val="en-US"/>
        </w:rPr>
        <w:t>need citations</w:t>
      </w:r>
      <w:r w:rsidR="00D02C1F" w:rsidRPr="00742FED">
        <w:rPr>
          <w:rFonts w:ascii="Times New Roman" w:hAnsi="Times New Roman" w:cs="Times New Roman"/>
          <w:color w:val="000000"/>
          <w:sz w:val="24"/>
          <w:szCs w:val="24"/>
          <w:highlight w:val="yellow"/>
          <w:lang w:val="en-US"/>
        </w:rPr>
        <w:t>)</w:t>
      </w:r>
      <w:r w:rsidR="006D2D14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  <w:r w:rsidR="00E6391E" w:rsidRPr="00E6391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E17ABF">
        <w:rPr>
          <w:rFonts w:ascii="Times New Roman" w:hAnsi="Times New Roman" w:cs="Times New Roman"/>
          <w:color w:val="000000"/>
          <w:sz w:val="24"/>
          <w:szCs w:val="24"/>
          <w:lang w:val="en-US"/>
        </w:rPr>
        <w:t>The traditional software (</w:t>
      </w:r>
      <w:r w:rsidR="00F317A6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e.g., </w:t>
      </w:r>
      <w:r w:rsidR="00592BA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using </w:t>
      </w:r>
      <w:r w:rsidR="002627FE">
        <w:rPr>
          <w:rFonts w:ascii="Times New Roman" w:hAnsi="Times New Roman" w:cs="Times New Roman"/>
          <w:color w:val="000000"/>
          <w:sz w:val="24"/>
          <w:szCs w:val="24"/>
          <w:lang w:val="en-US"/>
        </w:rPr>
        <w:t>graphical user interface</w:t>
      </w:r>
      <w:r w:rsidR="00592BA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by clicking</w:t>
      </w:r>
      <w:r w:rsidR="00E17ABF">
        <w:rPr>
          <w:rFonts w:ascii="Times New Roman" w:hAnsi="Times New Roman" w:cs="Times New Roman"/>
          <w:color w:val="000000"/>
          <w:sz w:val="24"/>
          <w:szCs w:val="24"/>
          <w:lang w:val="en-US"/>
        </w:rPr>
        <w:t>)</w:t>
      </w:r>
      <w:r w:rsidR="00691CD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will be inadequate in</w:t>
      </w:r>
      <w:r w:rsidR="001A4F6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handling such large amount of data</w:t>
      </w:r>
      <w:r w:rsidR="00294D9E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whereas in a programing </w:t>
      </w:r>
      <w:r w:rsidR="00056A3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environment </w:t>
      </w:r>
      <w:r w:rsidR="00E6391E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 simple loop function can </w:t>
      </w:r>
      <w:r w:rsidR="00E375FC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efficiently process </w:t>
      </w:r>
      <w:r w:rsidR="004412DD">
        <w:rPr>
          <w:rFonts w:ascii="Times New Roman" w:hAnsi="Times New Roman" w:cs="Times New Roman"/>
          <w:color w:val="000000"/>
          <w:sz w:val="24"/>
          <w:szCs w:val="24"/>
          <w:lang w:val="en-US"/>
        </w:rPr>
        <w:t>a task</w:t>
      </w:r>
      <w:r w:rsidR="00E6391E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thousands of times </w:t>
      </w:r>
      <w:r w:rsidR="004412DD">
        <w:rPr>
          <w:rFonts w:ascii="Times New Roman" w:hAnsi="Times New Roman" w:cs="Times New Roman"/>
          <w:color w:val="000000"/>
          <w:sz w:val="24"/>
          <w:szCs w:val="24"/>
          <w:lang w:val="en-US"/>
        </w:rPr>
        <w:t>b</w:t>
      </w:r>
      <w:r w:rsidR="004412DD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sed on an established procedure, </w:t>
      </w:r>
      <w:r w:rsidR="00E6391E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with further advantage of repeatability and accuracy.</w:t>
      </w:r>
    </w:p>
    <w:p w:rsidR="00A145A1" w:rsidRPr="008A20D1" w:rsidRDefault="00A145A1" w:rsidP="0020327D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:rsidR="00DE277A" w:rsidRDefault="00FE1B79" w:rsidP="009221C0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  <w:r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It is not only </w:t>
      </w:r>
      <w:r w:rsidR="00857E25">
        <w:rPr>
          <w:rFonts w:ascii="Times New Roman" w:hAnsi="Times New Roman" w:cs="Times New Roman"/>
          <w:color w:val="000000"/>
          <w:sz w:val="24"/>
          <w:szCs w:val="24"/>
          <w:lang w:val="en-US"/>
        </w:rPr>
        <w:t>the data are increasingly accumulated</w:t>
      </w:r>
      <w:r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, but also </w:t>
      </w:r>
      <w:r w:rsidR="00FD0A02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new </w:t>
      </w:r>
      <w:r w:rsidR="001915CB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methods and </w:t>
      </w:r>
      <w:r w:rsidR="00FD0A02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ools </w:t>
      </w:r>
      <w:r w:rsidR="001C2D7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are more rapidly </w:t>
      </w:r>
      <w:r w:rsidR="00FD0A02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being </w:t>
      </w:r>
      <w:r w:rsidR="00BA2F19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developed</w:t>
      </w:r>
      <w:r w:rsidR="005D531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A238AC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NdXNjYXJlbGxhPC9BdXRob3I+PFllYXI+MjAxNDwvWWVh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</w:fldData>
        </w:fldChar>
      </w:r>
      <w:r w:rsidR="009139F2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 </w:instrText>
      </w:r>
      <w:r w:rsidR="009139F2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begin">
          <w:fldData xml:space="preserve">PEVuZE5vdGU+PENpdGU+PEF1dGhvcj5NdXNjYXJlbGxhPC9BdXRob3I+PFllYXI+MjAxNDwvWWVh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</w:fldData>
        </w:fldChar>
      </w:r>
      <w:r w:rsidR="009139F2">
        <w:rPr>
          <w:rFonts w:ascii="Times New Roman" w:hAnsi="Times New Roman" w:cs="Times New Roman"/>
          <w:color w:val="000000"/>
          <w:sz w:val="24"/>
          <w:szCs w:val="24"/>
          <w:lang w:val="en-US"/>
        </w:rPr>
        <w:instrText xml:space="preserve"> ADDIN EN.CITE.DATA </w:instrText>
      </w:r>
      <w:r w:rsidR="009139F2">
        <w:rPr>
          <w:rFonts w:ascii="Times New Roman" w:hAnsi="Times New Roman" w:cs="Times New Roman"/>
          <w:color w:val="000000"/>
          <w:sz w:val="24"/>
          <w:szCs w:val="24"/>
          <w:lang w:val="en-US"/>
        </w:rPr>
      </w:r>
      <w:r w:rsidR="009139F2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A238AC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separate"/>
      </w:r>
      <w:r w:rsidR="009139F2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(Muscarella</w:t>
      </w:r>
      <w:r w:rsidR="009139F2" w:rsidRPr="009139F2">
        <w:rPr>
          <w:rFonts w:ascii="Times New Roman" w:hAnsi="Times New Roman" w:cs="Times New Roman"/>
          <w:i/>
          <w:noProof/>
          <w:color w:val="000000"/>
          <w:sz w:val="24"/>
          <w:szCs w:val="24"/>
          <w:lang w:val="en-US"/>
        </w:rPr>
        <w:t xml:space="preserve"> et al.</w:t>
      </w:r>
      <w:r w:rsidR="009139F2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, 2014; Qiao</w:t>
      </w:r>
      <w:r w:rsidR="009139F2" w:rsidRPr="009139F2">
        <w:rPr>
          <w:rFonts w:ascii="Times New Roman" w:hAnsi="Times New Roman" w:cs="Times New Roman"/>
          <w:i/>
          <w:noProof/>
          <w:color w:val="000000"/>
          <w:sz w:val="24"/>
          <w:szCs w:val="24"/>
          <w:lang w:val="en-US"/>
        </w:rPr>
        <w:t xml:space="preserve"> et al.</w:t>
      </w:r>
      <w:r w:rsidR="009139F2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, 2015; Kass</w:t>
      </w:r>
      <w:r w:rsidR="009139F2" w:rsidRPr="009139F2">
        <w:rPr>
          <w:rFonts w:ascii="Times New Roman" w:hAnsi="Times New Roman" w:cs="Times New Roman"/>
          <w:i/>
          <w:noProof/>
          <w:color w:val="000000"/>
          <w:sz w:val="24"/>
          <w:szCs w:val="24"/>
          <w:lang w:val="en-US"/>
        </w:rPr>
        <w:t xml:space="preserve"> et al.</w:t>
      </w:r>
      <w:r w:rsidR="009139F2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, 2017; Feng</w:t>
      </w:r>
      <w:r w:rsidR="009139F2" w:rsidRPr="009139F2">
        <w:rPr>
          <w:rFonts w:ascii="Times New Roman" w:hAnsi="Times New Roman" w:cs="Times New Roman"/>
          <w:i/>
          <w:noProof/>
          <w:color w:val="000000"/>
          <w:sz w:val="24"/>
          <w:szCs w:val="24"/>
          <w:lang w:val="en-US"/>
        </w:rPr>
        <w:t xml:space="preserve"> et al.</w:t>
      </w:r>
      <w:r w:rsidR="009139F2">
        <w:rPr>
          <w:rFonts w:ascii="Times New Roman" w:hAnsi="Times New Roman" w:cs="Times New Roman"/>
          <w:noProof/>
          <w:color w:val="000000"/>
          <w:sz w:val="24"/>
          <w:szCs w:val="24"/>
          <w:lang w:val="en-US"/>
        </w:rPr>
        <w:t>, in press)</w:t>
      </w:r>
      <w:r w:rsidR="00A238AC">
        <w:rPr>
          <w:rFonts w:ascii="Times New Roman" w:hAnsi="Times New Roman" w:cs="Times New Roman"/>
          <w:color w:val="000000"/>
          <w:sz w:val="24"/>
          <w:szCs w:val="24"/>
          <w:lang w:val="en-US"/>
        </w:rPr>
        <w:fldChar w:fldCharType="end"/>
      </w:r>
      <w:r w:rsidR="00FD0A02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.</w:t>
      </w:r>
      <w:r w:rsidR="009139F2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The traditional </w:t>
      </w:r>
      <w:r w:rsidR="00DE277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way of scientific software development will be insufficient in keeping pace with </w:t>
      </w:r>
      <w:r w:rsidR="00B4770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newly </w:t>
      </w:r>
      <w:r w:rsidR="000940EA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developed scientific methods, because of </w:t>
      </w:r>
      <w:r w:rsidR="00051B88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the </w:t>
      </w:r>
      <w:r w:rsidR="000940EA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limited effort</w:t>
      </w:r>
      <w:r w:rsidR="00051B88">
        <w:rPr>
          <w:rFonts w:ascii="Times New Roman" w:hAnsi="Times New Roman" w:cs="Times New Roman"/>
          <w:color w:val="000000"/>
          <w:sz w:val="24"/>
          <w:szCs w:val="24"/>
          <w:lang w:val="en-US"/>
        </w:rPr>
        <w:t>s</w:t>
      </w:r>
      <w:r w:rsidR="000940EA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nd insights in</w:t>
      </w:r>
      <w:r w:rsidR="00ED0435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a closed developing</w:t>
      </w:r>
      <w:r w:rsidR="00A43F24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F67EF7">
        <w:rPr>
          <w:rFonts w:ascii="Times New Roman" w:hAnsi="Times New Roman" w:cs="Times New Roman"/>
          <w:color w:val="000000"/>
          <w:sz w:val="24"/>
          <w:szCs w:val="24"/>
          <w:lang w:val="en-US"/>
        </w:rPr>
        <w:t>environment</w:t>
      </w:r>
      <w:r w:rsidR="000940EA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compare to a </w:t>
      </w:r>
      <w:r w:rsidR="009221C0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collective and </w:t>
      </w:r>
      <w:r w:rsidR="000940EA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open source </w:t>
      </w:r>
      <w:r w:rsidR="00CF0628">
        <w:rPr>
          <w:rFonts w:ascii="Times New Roman" w:hAnsi="Times New Roman" w:cs="Times New Roman"/>
          <w:color w:val="000000"/>
          <w:sz w:val="24"/>
          <w:szCs w:val="24"/>
          <w:lang w:val="en-US"/>
        </w:rPr>
        <w:t>developing</w:t>
      </w:r>
      <w:r w:rsidR="000940EA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environment (e.g. Github</w:t>
      </w:r>
      <w:r w:rsidR="00631A7A">
        <w:rPr>
          <w:rFonts w:ascii="Times New Roman" w:hAnsi="Times New Roman" w:cs="Times New Roman"/>
          <w:color w:val="000000"/>
          <w:sz w:val="24"/>
          <w:szCs w:val="24"/>
          <w:lang w:val="en-US"/>
        </w:rPr>
        <w:t>.com</w:t>
      </w:r>
      <w:r w:rsidR="000940EA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).</w:t>
      </w:r>
    </w:p>
    <w:p w:rsidR="00072514" w:rsidRDefault="00072514" w:rsidP="0020327D">
      <w:pPr>
        <w:spacing w:after="0" w:line="240" w:lineRule="auto"/>
        <w:rPr>
          <w:rFonts w:ascii="Times New Roman" w:hAnsi="Times New Roman" w:cs="Times New Roman"/>
          <w:color w:val="000000"/>
          <w:sz w:val="24"/>
          <w:szCs w:val="24"/>
          <w:lang w:val="en-US"/>
        </w:rPr>
      </w:pPr>
    </w:p>
    <w:p w:rsidR="008B4EE2" w:rsidRDefault="006C493C" w:rsidP="00D02F8F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A20D1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In the field of ENM, </w:t>
      </w:r>
      <w:proofErr w:type="spellStart"/>
      <w:r w:rsidR="0025104B" w:rsidRPr="008A20D1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Maxent</w:t>
      </w:r>
      <w:proofErr w:type="spellEnd"/>
      <w:r w:rsidR="0025104B" w:rsidRPr="008A20D1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B35377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FbGl0aDwvQXV0aG9yPjxZZWFyPjIwMDY8L1llYXI+PFJl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</w:fldData>
        </w:fldChar>
      </w:r>
      <w:r w:rsidR="00B35377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B35377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FbGl0aDwvQXV0aG9yPjxZZWFyPjIwMDY8L1llYXI+PFJl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</w:fldData>
        </w:fldChar>
      </w:r>
      <w:r w:rsidR="00B35377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B35377">
        <w:rPr>
          <w:rFonts w:ascii="Times New Roman" w:eastAsia="Times New Roman" w:hAnsi="Times New Roman" w:cs="Times New Roman"/>
          <w:color w:val="000000"/>
          <w:sz w:val="24"/>
          <w:szCs w:val="24"/>
        </w:rPr>
      </w:r>
      <w:r w:rsidR="00B35377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="00B35377">
        <w:rPr>
          <w:rFonts w:ascii="Times New Roman" w:eastAsia="Times New Roman" w:hAnsi="Times New Roman" w:cs="Times New Roman"/>
          <w:color w:val="000000"/>
          <w:sz w:val="24"/>
          <w:szCs w:val="24"/>
        </w:rPr>
      </w:r>
      <w:r w:rsidR="00B35377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="00B35377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(Elith</w:t>
      </w:r>
      <w:r w:rsidR="00B35377" w:rsidRPr="002B1842">
        <w:rPr>
          <w:rFonts w:ascii="Times New Roman" w:eastAsia="Times New Roman" w:hAnsi="Times New Roman" w:cs="Times New Roman"/>
          <w:i/>
          <w:noProof/>
          <w:color w:val="000000"/>
          <w:sz w:val="24"/>
          <w:szCs w:val="24"/>
        </w:rPr>
        <w:t xml:space="preserve"> et al.</w:t>
      </w:r>
      <w:r w:rsidR="00B35377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, 2006; Phillips &amp; Dudík, 2008)</w:t>
      </w:r>
      <w:r w:rsidR="00B35377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="00B3537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8A20D1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is </w:t>
      </w:r>
      <w:r w:rsidR="00A77294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probably </w:t>
      </w:r>
      <w:r w:rsidR="00AC70A1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the </w:t>
      </w:r>
      <w:r w:rsidRPr="008A20D1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most used</w:t>
      </w:r>
      <w:r w:rsidR="000D1444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ENM algorithm</w:t>
      </w:r>
      <w:r w:rsidRPr="008A20D1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DD2A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nd its publications have been cited collectively </w:t>
      </w:r>
      <w:r w:rsidR="00DD2A82" w:rsidRPr="007303EF">
        <w:rPr>
          <w:rFonts w:ascii="Times New Roman" w:eastAsia="Times New Roman" w:hAnsi="Times New Roman" w:cs="Times New Roman"/>
          <w:color w:val="000000"/>
          <w:sz w:val="24"/>
          <w:szCs w:val="24"/>
        </w:rPr>
        <w:t>thousands of times</w:t>
      </w:r>
      <w:r w:rsidR="00232EC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probably because of the user-friendly </w:t>
      </w:r>
      <w:r w:rsidR="003E04EE">
        <w:rPr>
          <w:rFonts w:ascii="Times New Roman" w:hAnsi="Times New Roman" w:cs="Times New Roman"/>
          <w:sz w:val="24"/>
          <w:szCs w:val="24"/>
          <w:lang w:val="en-US"/>
        </w:rPr>
        <w:t>graphical</w:t>
      </w:r>
      <w:r w:rsidR="00DE53EC">
        <w:rPr>
          <w:rFonts w:ascii="Times New Roman" w:eastAsia="Times New Roman" w:hAnsi="Times New Roman" w:cs="Times New Roman"/>
          <w:color w:val="000000"/>
          <w:sz w:val="24"/>
          <w:szCs w:val="24"/>
        </w:rPr>
        <w:t>-</w:t>
      </w:r>
      <w:r w:rsidR="00232EC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interface </w:t>
      </w:r>
      <w:r w:rsidR="00DD2A82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/>
      </w:r>
      <w:r w:rsidR="00DD2A82">
        <w:rPr>
          <w:rFonts w:ascii="Times New Roman" w:eastAsia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Joppa&lt;/Author&gt;&lt;Year&gt;2013&lt;/Year&gt;&lt;RecNum&gt;1778&lt;/RecNum&gt;&lt;DisplayText&gt;(Joppa&lt;style face="italic"&gt; et al.&lt;/style&gt;, 2013)&lt;/DisplayText&gt;&lt;record&gt;&lt;rec-number&gt;1778&lt;/rec-number&gt;&lt;foreign-keys&gt;&lt;key app="EN" db-id="55ev0f2ti9t95te9wt8pvdf5rdfp5295p9v0"&gt;1778&lt;/key&gt;&lt;/foreign-keys&gt;&lt;ref-type name="Journal Article"&gt;17&lt;/ref-type&gt;&lt;contributors&gt;&lt;authors&gt;&lt;author&gt;Joppa, L. N.&lt;/author&gt;&lt;author&gt;McInerny, G.&lt;/author&gt;&lt;author&gt;Harper, R.&lt;/author&gt;&lt;author&gt;Salido, L.&lt;/author&gt;&lt;author&gt;Takeda, K.&lt;/author&gt;&lt;author&gt;O&amp;apos;Hara, K.&lt;/author&gt;&lt;author&gt;Gavaghan, D.&lt;/author&gt;&lt;author&gt;Emmott, S.&lt;/author&gt;&lt;/authors&gt;&lt;/contributors&gt;&lt;titles&gt;&lt;title&gt;Troubling trends in scientific software use&lt;/title&gt;&lt;secondary-title&gt;Science&lt;/secondary-title&gt;&lt;/titles&gt;&lt;periodical&gt;&lt;full-title&gt;Science&lt;/full-title&gt;&lt;abbr-1&gt;Science&lt;/abbr-1&gt;&lt;abbr-2&gt;Science&lt;/abbr-2&gt;&lt;/periodical&gt;&lt;pages&gt;814-815&lt;/pages&gt;&lt;volume&gt;340&lt;/volume&gt;&lt;number&gt;6134&lt;/number&gt;&lt;dates&gt;&lt;year&gt;2013&lt;/year&gt;&lt;/dates&gt;&lt;isbn&gt;1545-7885 (Electronic)\r1544-9173 (Linking)&lt;/isbn&gt;&lt;urls&gt;&lt;related-urls&gt;&lt;url&gt;http://dx.plos.org/10.1371/journal.pbio.1001745&lt;/url&gt;&lt;url&gt;http://www.sciencemag.org/cgi/doi/10.1126/science.1231535&lt;/url&gt;&lt;/related-urls&gt;&lt;pdf-urls&gt;&lt;url&gt;file:///D:/literature/mendeley_2016.6/2013/Joppa et al._2013_Troubling Trends in Scientific Software Use.pdf&lt;/url&gt;&lt;/pdf-urls&gt;&lt;/urls&gt;&lt;electronic-resource-num&gt;10.1126/science.1231535&lt;/electronic-resource-num&gt;&lt;/record&gt;&lt;/Cite&gt;&lt;/EndNote&gt;</w:instrText>
      </w:r>
      <w:r w:rsidR="00DD2A82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="00DD2A82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(Joppa</w:t>
      </w:r>
      <w:r w:rsidR="00DD2A82" w:rsidRPr="00B7312C">
        <w:rPr>
          <w:rFonts w:ascii="Times New Roman" w:eastAsia="Times New Roman" w:hAnsi="Times New Roman" w:cs="Times New Roman"/>
          <w:i/>
          <w:noProof/>
          <w:color w:val="000000"/>
          <w:sz w:val="24"/>
          <w:szCs w:val="24"/>
        </w:rPr>
        <w:t xml:space="preserve"> et al.</w:t>
      </w:r>
      <w:r w:rsidR="00DD2A82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, 2013)</w:t>
      </w:r>
      <w:r w:rsidR="00DD2A82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="00DD2A82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="00FC0F48" w:rsidRPr="008A20D1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="00FE62A9" w:rsidRPr="008A20D1"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 w:rsidR="00FE62A9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was originally </w:t>
      </w:r>
      <w:r w:rsidR="00440290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FE62A9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close-source </w:t>
      </w:r>
      <w:r w:rsidR="00FE62A9">
        <w:rPr>
          <w:rFonts w:ascii="Times New Roman" w:hAnsi="Times New Roman" w:cs="Times New Roman"/>
          <w:sz w:val="24"/>
          <w:szCs w:val="24"/>
          <w:lang w:val="en-US"/>
        </w:rPr>
        <w:t xml:space="preserve">software </w:t>
      </w:r>
      <w:r w:rsidR="00FE62A9" w:rsidRPr="008A20D1">
        <w:rPr>
          <w:rFonts w:ascii="Times New Roman" w:hAnsi="Times New Roman" w:cs="Times New Roman"/>
          <w:sz w:val="24"/>
          <w:szCs w:val="24"/>
          <w:lang w:val="en-US"/>
        </w:rPr>
        <w:t>and recently bec</w:t>
      </w:r>
      <w:r w:rsidR="007043A7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FE62A9" w:rsidRPr="008A20D1">
        <w:rPr>
          <w:rFonts w:ascii="Times New Roman" w:hAnsi="Times New Roman" w:cs="Times New Roman"/>
          <w:sz w:val="24"/>
          <w:szCs w:val="24"/>
          <w:lang w:val="en-US"/>
        </w:rPr>
        <w:t>me open-source</w:t>
      </w:r>
      <w:r w:rsidR="00FE62A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62A9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FE62A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hillips&lt;/Author&gt;&lt;Year&gt;2017&lt;/Year&gt;&lt;RecNum&gt;1739&lt;/RecNum&gt;&lt;DisplayText&gt;(Phillips&lt;style face="italic"&gt; et al.&lt;/style&gt;, 2017)&lt;/DisplayText&gt;&lt;record&gt;&lt;rec-number&gt;1739&lt;/rec-number&gt;&lt;foreign-keys&gt;&lt;key app="EN" db-id="55ev0f2ti9t95te9wt8pvdf5rdfp5295p9v0"&gt;1739&lt;/key&gt;&lt;/foreign-keys&gt;&lt;ref-type name="Journal Article"&gt;17&lt;/ref-type&gt;&lt;contributors&gt;&lt;authors&gt;&lt;author&gt;Phillips, Steven J.&lt;/author&gt;&lt;author&gt;Anderson, Robert P.&lt;/author&gt;&lt;author&gt;Dudík, Miroslav&lt;/author&gt;&lt;author&gt;Schapire, Robert E.&lt;/author&gt;&lt;author&gt;Blair, Mary E.&lt;/author&gt;&lt;/authors&gt;&lt;/contributors&gt;&lt;titles&gt;&lt;title&gt;Opening the black box: an open-source release of Maxent&lt;/title&gt;&lt;secondary-title&gt;Ecography&lt;/secondary-title&gt;&lt;/titles&gt;&lt;periodical&gt;&lt;full-title&gt;Ecography&lt;/full-title&gt;&lt;abbr-1&gt;Ecography&lt;/abbr-1&gt;&lt;abbr-2&gt;Ecography&lt;/abbr-2&gt;&lt;/periodical&gt;&lt;pages&gt;887-893&lt;/pages&gt;&lt;volume&gt;40&lt;/volume&gt;&lt;dates&gt;&lt;year&gt;2017&lt;/year&gt;&lt;/dates&gt;&lt;isbn&gt;6503251521&lt;/isbn&gt;&lt;urls&gt;&lt;related-urls&gt;&lt;url&gt;http://dx.doi.org/10.1111/ecog.03049&lt;/url&gt;&lt;url&gt;http://doi.wiley.com/10.1111/ecog.02537&lt;/url&gt;&lt;/related-urls&gt;&lt;pdf-urls&gt;&lt;url&gt;file:///D:/literature/mendeley_2016.6/2017/Phillips et al._2017_Opening the black box an open-source release of Maxent.pdf&lt;/url&gt;&lt;/pdf-urls&gt;&lt;/urls&gt;&lt;electronic-resource-num&gt;10.1111/ecog.03049&lt;/electronic-resource-num&gt;&lt;/record&gt;&lt;/Cite&gt;&lt;/EndNote&gt;</w:instrText>
      </w:r>
      <w:r w:rsidR="00FE62A9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E62A9">
        <w:rPr>
          <w:rFonts w:ascii="Times New Roman" w:hAnsi="Times New Roman" w:cs="Times New Roman"/>
          <w:noProof/>
          <w:sz w:val="24"/>
          <w:szCs w:val="24"/>
          <w:lang w:val="en-US"/>
        </w:rPr>
        <w:t>(Phillips</w:t>
      </w:r>
      <w:r w:rsidR="00FE62A9" w:rsidRPr="005C3B09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FE62A9">
        <w:rPr>
          <w:rFonts w:ascii="Times New Roman" w:hAnsi="Times New Roman" w:cs="Times New Roman"/>
          <w:noProof/>
          <w:sz w:val="24"/>
          <w:szCs w:val="24"/>
          <w:lang w:val="en-US"/>
        </w:rPr>
        <w:t>, 2017)</w:t>
      </w:r>
      <w:r w:rsidR="00FE62A9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E62A9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E62A9" w:rsidRPr="008A20D1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hough </w:t>
      </w:r>
      <w:r w:rsidR="00FE62A9">
        <w:rPr>
          <w:rFonts w:ascii="Times New Roman" w:hAnsi="Times New Roman" w:cs="Times New Roman"/>
          <w:sz w:val="24"/>
          <w:szCs w:val="24"/>
          <w:lang w:val="en-US"/>
        </w:rPr>
        <w:t>the graphical user interface persists as the major way of using it.</w:t>
      </w:r>
      <w:r w:rsidR="00A4184A">
        <w:rPr>
          <w:rFonts w:ascii="Times New Roman" w:hAnsi="Times New Roman" w:cs="Times New Roman"/>
          <w:sz w:val="24"/>
          <w:szCs w:val="24"/>
          <w:lang w:val="en-US"/>
        </w:rPr>
        <w:t xml:space="preserve"> Here,</w:t>
      </w:r>
      <w:r w:rsidR="009C6E0D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9211F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we identified </w:t>
      </w:r>
      <w:r w:rsidR="009C6E0D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several gaps of knowledge</w:t>
      </w:r>
      <w:r w:rsidR="00F0433B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8A30B3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of </w:t>
      </w:r>
      <w:r w:rsidR="00F672EC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using </w:t>
      </w:r>
      <w:proofErr w:type="spellStart"/>
      <w:r w:rsidR="00F672EC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Maxent</w:t>
      </w:r>
      <w:proofErr w:type="spellEnd"/>
      <w:r w:rsidR="00F672EC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in</w:t>
      </w:r>
      <w:r w:rsidR="00F672EC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an open-source programming</w:t>
      </w:r>
      <w:r w:rsidR="0032789E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environment</w:t>
      </w:r>
      <w:r w:rsidR="00702E69">
        <w:rPr>
          <w:rFonts w:ascii="Times New Roman" w:hAnsi="Times New Roman" w:cs="Times New Roman"/>
          <w:sz w:val="24"/>
          <w:szCs w:val="24"/>
          <w:lang w:val="en-US"/>
        </w:rPr>
        <w:t xml:space="preserve"> (i.e., R)</w:t>
      </w:r>
      <w:r w:rsidR="0086332F" w:rsidRPr="008A20D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1195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634451" w:rsidRDefault="00634451" w:rsidP="00D02F8F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782DD5" w:rsidRDefault="002B5CD1" w:rsidP="00D02F8F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There has been an effort in bridging </w:t>
      </w:r>
      <w:r w:rsidR="00E50A07">
        <w:rPr>
          <w:rFonts w:ascii="Times New Roman" w:hAnsi="Times New Roman" w:cs="Times New Roman"/>
          <w:sz w:val="24"/>
          <w:szCs w:val="24"/>
          <w:lang w:val="en-US"/>
        </w:rPr>
        <w:t xml:space="preserve">the use of </w:t>
      </w:r>
      <w:proofErr w:type="spellStart"/>
      <w:r w:rsidRPr="008A20D1">
        <w:rPr>
          <w:rFonts w:ascii="Times New Roman" w:hAnsi="Times New Roman" w:cs="Times New Roman"/>
          <w:sz w:val="24"/>
          <w:szCs w:val="24"/>
          <w:lang w:val="en-US"/>
        </w:rPr>
        <w:t>Max</w:t>
      </w:r>
      <w:r w:rsidR="00265E32" w:rsidRPr="008A20D1">
        <w:rPr>
          <w:rFonts w:ascii="Times New Roman" w:hAnsi="Times New Roman" w:cs="Times New Roman"/>
          <w:sz w:val="24"/>
          <w:szCs w:val="24"/>
          <w:lang w:val="en-US"/>
        </w:rPr>
        <w:t>ent</w:t>
      </w:r>
      <w:proofErr w:type="spellEnd"/>
      <w:r w:rsidR="00265E32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0A07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265E32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R </w:t>
      </w:r>
      <w:r w:rsidR="007265EF">
        <w:rPr>
          <w:rFonts w:ascii="Times New Roman" w:hAnsi="Times New Roman" w:cs="Times New Roman"/>
          <w:sz w:val="24"/>
          <w:szCs w:val="24"/>
          <w:lang w:val="en-US"/>
        </w:rPr>
        <w:t xml:space="preserve">by </w:t>
      </w:r>
      <w:r w:rsidR="0007712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7265E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AuthorYear="1"&gt;&lt;Author&gt;Hijmans&lt;/Author&gt;&lt;Year&gt;2013&lt;/Year&gt;&lt;RecNum&gt;1576&lt;/RecNum&gt;&lt;DisplayText&gt;Hijmans&lt;style face="italic"&gt; et al.&lt;/style&gt; (2013)&lt;/DisplayText&gt;&lt;record&gt;&lt;rec-number&gt;1576&lt;/rec-number&gt;&lt;foreign-keys&gt;&lt;key app="EN" db-id="55ev0f2ti9t95te9wt8pvdf5rdfp5295p9v0"&gt;1576&lt;/key&gt;&lt;/foreign-keys&gt;&lt;ref-type name="Computer Program"&gt;9&lt;/ref-type&gt;&lt;contributors&gt;&lt;authors&gt;&lt;author&gt;Hijmans, R. J.&lt;/author&gt;&lt;author&gt;Phillips, S.&lt;/author&gt;&lt;author&gt;Leathwick, J.&lt;/author&gt;&lt;author&gt; Elith, J.&lt;/author&gt;&lt;/authors&gt;&lt;/contributors&gt;&lt;titles&gt;&lt;title&gt;&lt;style face="italic" font="default" size="100%"&gt;dismo&lt;/style&gt;&lt;style face="normal" font="default" size="100%"&gt;: species distribution modeling&lt;/style&gt;&lt;/title&gt;&lt;/titles&gt;&lt;edition&gt;0.8-5&lt;/edition&gt;&lt;dates&gt;&lt;year&gt;2013&lt;/year&gt;&lt;/dates&gt;&lt;urls&gt;&lt;related-urls&gt;&lt;url&gt;http://CRAN.R-project.org/package=dismo&lt;/url&gt;&lt;/related-urls&gt;&lt;/urls&gt;&lt;access-date&gt;1 November 2014&lt;/access-date&gt;&lt;/record&gt;&lt;/Cite&gt;&lt;/EndNote&gt;</w:instrText>
      </w:r>
      <w:r w:rsidR="0007712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7265EF">
        <w:rPr>
          <w:rFonts w:ascii="Times New Roman" w:hAnsi="Times New Roman" w:cs="Times New Roman"/>
          <w:noProof/>
          <w:sz w:val="24"/>
          <w:szCs w:val="24"/>
          <w:lang w:val="en-US"/>
        </w:rPr>
        <w:t>Hijmans</w:t>
      </w:r>
      <w:r w:rsidR="007265EF" w:rsidRPr="007265EF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7265E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2013)</w:t>
      </w:r>
      <w:r w:rsidR="0007712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33F96">
        <w:rPr>
          <w:rFonts w:ascii="Times New Roman" w:hAnsi="Times New Roman" w:cs="Times New Roman"/>
          <w:sz w:val="24"/>
          <w:szCs w:val="24"/>
          <w:lang w:val="en-US"/>
        </w:rPr>
        <w:t xml:space="preserve">, but </w:t>
      </w:r>
      <w:r w:rsidR="00DE72FE">
        <w:rPr>
          <w:rFonts w:ascii="Times New Roman" w:hAnsi="Times New Roman" w:cs="Times New Roman"/>
          <w:sz w:val="24"/>
          <w:szCs w:val="24"/>
          <w:lang w:val="en-US"/>
        </w:rPr>
        <w:t xml:space="preserve">detailed demonstration of running </w:t>
      </w:r>
      <w:proofErr w:type="spellStart"/>
      <w:r w:rsidR="00DE72FE"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 w:rsidR="00DE72FE">
        <w:rPr>
          <w:rFonts w:ascii="Times New Roman" w:hAnsi="Times New Roman" w:cs="Times New Roman"/>
          <w:sz w:val="24"/>
          <w:szCs w:val="24"/>
          <w:lang w:val="en-US"/>
        </w:rPr>
        <w:t xml:space="preserve"> in R </w:t>
      </w:r>
      <w:r w:rsidR="001A16AD">
        <w:rPr>
          <w:rFonts w:ascii="Times New Roman" w:hAnsi="Times New Roman" w:cs="Times New Roman"/>
          <w:sz w:val="24"/>
          <w:szCs w:val="24"/>
          <w:lang w:val="en-US"/>
        </w:rPr>
        <w:t xml:space="preserve">is lacking. </w:t>
      </w:r>
      <w:proofErr w:type="spellStart"/>
      <w:r w:rsidR="001A16AD"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 w:rsidR="001A16AD">
        <w:rPr>
          <w:rFonts w:ascii="Times New Roman" w:hAnsi="Times New Roman" w:cs="Times New Roman"/>
          <w:sz w:val="24"/>
          <w:szCs w:val="24"/>
          <w:lang w:val="en-US"/>
        </w:rPr>
        <w:t xml:space="preserve"> implements</w:t>
      </w:r>
      <w:r w:rsidR="00A27203">
        <w:rPr>
          <w:rFonts w:ascii="Times New Roman" w:hAnsi="Times New Roman" w:cs="Times New Roman"/>
          <w:sz w:val="24"/>
          <w:szCs w:val="24"/>
          <w:lang w:val="en-US"/>
        </w:rPr>
        <w:t xml:space="preserve"> 67 parameters</w:t>
      </w:r>
      <w:r w:rsidR="00F306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30670" w:rsidRPr="006D6AD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(**cite </w:t>
      </w:r>
      <w:proofErr w:type="spellStart"/>
      <w:r w:rsidR="0045682F" w:rsidRPr="006D6AD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Maxent</w:t>
      </w:r>
      <w:proofErr w:type="spellEnd"/>
      <w:r w:rsidR="0045682F" w:rsidRPr="006D6AD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</w:t>
      </w:r>
      <w:r w:rsidR="00F30670" w:rsidRPr="006D6AD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help document</w:t>
      </w:r>
      <w:r w:rsidR="00F30670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E30C5">
        <w:rPr>
          <w:rFonts w:ascii="Times New Roman" w:hAnsi="Times New Roman" w:cs="Times New Roman"/>
          <w:sz w:val="24"/>
          <w:szCs w:val="24"/>
          <w:lang w:val="en-US"/>
        </w:rPr>
        <w:t xml:space="preserve">, which are easy to manipulate in the graphical-interface but are not </w:t>
      </w:r>
      <w:r w:rsidR="00255766" w:rsidRPr="008A20D1">
        <w:rPr>
          <w:rFonts w:ascii="Times New Roman" w:hAnsi="Times New Roman" w:cs="Times New Roman"/>
          <w:sz w:val="24"/>
          <w:szCs w:val="24"/>
          <w:lang w:val="en-US"/>
        </w:rPr>
        <w:t>st</w:t>
      </w:r>
      <w:r w:rsidR="005D743D">
        <w:rPr>
          <w:rFonts w:ascii="Times New Roman" w:hAnsi="Times New Roman" w:cs="Times New Roman"/>
          <w:sz w:val="24"/>
          <w:szCs w:val="24"/>
          <w:lang w:val="en-US"/>
        </w:rPr>
        <w:t>raight forward to implement in R.</w:t>
      </w:r>
      <w:r w:rsidR="005400A0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There </w:t>
      </w:r>
      <w:r w:rsidR="00687D31">
        <w:rPr>
          <w:rFonts w:ascii="Times New Roman" w:hAnsi="Times New Roman" w:cs="Times New Roman"/>
          <w:sz w:val="24"/>
          <w:szCs w:val="24"/>
          <w:lang w:val="en-US"/>
        </w:rPr>
        <w:t xml:space="preserve">are </w:t>
      </w:r>
      <w:r w:rsidR="005400A0" w:rsidRPr="008A20D1">
        <w:rPr>
          <w:rFonts w:ascii="Times New Roman" w:hAnsi="Times New Roman" w:cs="Times New Roman"/>
          <w:sz w:val="24"/>
          <w:szCs w:val="24"/>
          <w:lang w:val="en-US"/>
        </w:rPr>
        <w:t>scatter</w:t>
      </w:r>
      <w:r w:rsidR="00DC76DB">
        <w:rPr>
          <w:rFonts w:ascii="Times New Roman" w:hAnsi="Times New Roman" w:cs="Times New Roman"/>
          <w:sz w:val="24"/>
          <w:szCs w:val="24"/>
          <w:lang w:val="en-US"/>
        </w:rPr>
        <w:t>ed</w:t>
      </w:r>
      <w:r w:rsidR="005400A0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pieces of information on </w:t>
      </w:r>
      <w:r w:rsidR="00F33A69">
        <w:rPr>
          <w:rFonts w:ascii="Times New Roman" w:hAnsi="Times New Roman" w:cs="Times New Roman"/>
          <w:sz w:val="24"/>
          <w:szCs w:val="24"/>
          <w:lang w:val="en-US"/>
        </w:rPr>
        <w:t>the I</w:t>
      </w:r>
      <w:r w:rsidR="00AC3301" w:rsidRPr="008A20D1">
        <w:rPr>
          <w:rFonts w:ascii="Times New Roman" w:hAnsi="Times New Roman" w:cs="Times New Roman"/>
          <w:sz w:val="24"/>
          <w:szCs w:val="24"/>
          <w:lang w:val="en-US"/>
        </w:rPr>
        <w:t>nternet (</w:t>
      </w:r>
      <w:r w:rsidR="003614E0">
        <w:rPr>
          <w:rFonts w:ascii="Times New Roman" w:hAnsi="Times New Roman" w:cs="Times New Roman"/>
          <w:sz w:val="24"/>
          <w:szCs w:val="24"/>
          <w:lang w:val="en-US"/>
        </w:rPr>
        <w:t xml:space="preserve">e.g. </w:t>
      </w:r>
      <w:proofErr w:type="spellStart"/>
      <w:r w:rsidR="001947BB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AC3301" w:rsidRPr="008A20D1">
        <w:rPr>
          <w:rFonts w:ascii="Times New Roman" w:hAnsi="Times New Roman" w:cs="Times New Roman"/>
          <w:sz w:val="24"/>
          <w:szCs w:val="24"/>
          <w:lang w:val="en-US"/>
        </w:rPr>
        <w:t>axent</w:t>
      </w:r>
      <w:proofErr w:type="spellEnd"/>
      <w:r w:rsidR="00AC3301" w:rsidRPr="008A20D1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1947BB">
        <w:rPr>
          <w:rFonts w:ascii="Times New Roman" w:hAnsi="Times New Roman" w:cs="Times New Roman"/>
          <w:sz w:val="24"/>
          <w:szCs w:val="24"/>
          <w:lang w:val="en-US"/>
        </w:rPr>
        <w:t>Google G</w:t>
      </w:r>
      <w:r w:rsidR="00AC3301" w:rsidRPr="008A20D1">
        <w:rPr>
          <w:rFonts w:ascii="Times New Roman" w:hAnsi="Times New Roman" w:cs="Times New Roman"/>
          <w:sz w:val="24"/>
          <w:szCs w:val="24"/>
          <w:lang w:val="en-US"/>
        </w:rPr>
        <w:t>roup</w:t>
      </w:r>
      <w:r w:rsidR="001947BB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AC3301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D51C02">
        <w:rPr>
          <w:rFonts w:ascii="Times New Roman" w:hAnsi="Times New Roman" w:cs="Times New Roman"/>
          <w:sz w:val="24"/>
          <w:szCs w:val="24"/>
          <w:lang w:val="en-US"/>
        </w:rPr>
        <w:t>R mailing lists,</w:t>
      </w:r>
      <w:r w:rsidR="00733FE5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or </w:t>
      </w:r>
      <w:r w:rsidR="009A1EB7">
        <w:rPr>
          <w:rFonts w:ascii="Times New Roman" w:hAnsi="Times New Roman" w:cs="Times New Roman"/>
          <w:sz w:val="24"/>
          <w:szCs w:val="24"/>
          <w:lang w:val="en-US"/>
        </w:rPr>
        <w:t>programmer communities</w:t>
      </w:r>
      <w:r w:rsidR="00AC3301" w:rsidRPr="008A20D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841910">
        <w:rPr>
          <w:rFonts w:ascii="Times New Roman" w:hAnsi="Times New Roman" w:cs="Times New Roman"/>
          <w:sz w:val="24"/>
          <w:szCs w:val="24"/>
          <w:lang w:val="en-US"/>
        </w:rPr>
        <w:t>, but</w:t>
      </w:r>
      <w:r w:rsidR="00D02F8F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9638E">
        <w:rPr>
          <w:rFonts w:ascii="Times New Roman" w:hAnsi="Times New Roman" w:cs="Times New Roman"/>
          <w:sz w:val="24"/>
          <w:szCs w:val="24"/>
          <w:lang w:val="en-US"/>
        </w:rPr>
        <w:t xml:space="preserve">there has been </w:t>
      </w:r>
      <w:r w:rsidR="00D02F8F" w:rsidRPr="008A20D1">
        <w:rPr>
          <w:rFonts w:ascii="Times New Roman" w:hAnsi="Times New Roman" w:cs="Times New Roman"/>
          <w:sz w:val="24"/>
          <w:szCs w:val="24"/>
          <w:lang w:val="en-US"/>
        </w:rPr>
        <w:t>no detailed</w:t>
      </w:r>
      <w:r w:rsidR="000A0004">
        <w:rPr>
          <w:rFonts w:ascii="Times New Roman" w:hAnsi="Times New Roman" w:cs="Times New Roman"/>
          <w:sz w:val="24"/>
          <w:szCs w:val="24"/>
          <w:lang w:val="en-US"/>
        </w:rPr>
        <w:t xml:space="preserve"> documentation that</w:t>
      </w:r>
      <w:r w:rsidR="00D02F8F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14B6D">
        <w:rPr>
          <w:rFonts w:ascii="Times New Roman" w:hAnsi="Times New Roman" w:cs="Times New Roman"/>
          <w:sz w:val="24"/>
          <w:szCs w:val="24"/>
          <w:lang w:val="en-US"/>
        </w:rPr>
        <w:t>explains or</w:t>
      </w:r>
      <w:r w:rsidR="0060357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51B47">
        <w:rPr>
          <w:rFonts w:ascii="Times New Roman" w:hAnsi="Times New Roman" w:cs="Times New Roman"/>
          <w:sz w:val="24"/>
          <w:szCs w:val="24"/>
          <w:lang w:val="en-US"/>
        </w:rPr>
        <w:t>demonstrates</w:t>
      </w:r>
      <w:r w:rsidR="00D02F8F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716C2">
        <w:rPr>
          <w:rFonts w:ascii="Times New Roman" w:hAnsi="Times New Roman" w:cs="Times New Roman"/>
          <w:sz w:val="24"/>
          <w:szCs w:val="24"/>
          <w:lang w:val="en-US"/>
        </w:rPr>
        <w:t>implementation of</w:t>
      </w:r>
      <w:r w:rsidR="00D02F8F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those </w:t>
      </w:r>
      <w:proofErr w:type="spellStart"/>
      <w:r w:rsidR="00863EE1"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 w:rsidR="00863EE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02F8F" w:rsidRPr="008A20D1">
        <w:rPr>
          <w:rFonts w:ascii="Times New Roman" w:hAnsi="Times New Roman" w:cs="Times New Roman"/>
          <w:sz w:val="24"/>
          <w:szCs w:val="24"/>
          <w:lang w:val="en-US"/>
        </w:rPr>
        <w:t>parameters in R.</w:t>
      </w:r>
      <w:r w:rsidR="00D77E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61479A" w:rsidRDefault="0061479A" w:rsidP="00D02F8F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6C79B6" w:rsidRDefault="00D77E5E" w:rsidP="00D02F8F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dditionally,</w:t>
      </w:r>
      <w:r w:rsidR="009236E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82DD5">
        <w:rPr>
          <w:rFonts w:ascii="Times New Roman" w:hAnsi="Times New Roman" w:cs="Times New Roman"/>
          <w:sz w:val="24"/>
          <w:szCs w:val="24"/>
          <w:lang w:val="en-US"/>
        </w:rPr>
        <w:t xml:space="preserve">ENM scholars </w:t>
      </w:r>
      <w:r w:rsidR="00F301B5">
        <w:rPr>
          <w:rFonts w:ascii="Times New Roman" w:hAnsi="Times New Roman" w:cs="Times New Roman"/>
          <w:sz w:val="24"/>
          <w:szCs w:val="24"/>
          <w:lang w:val="en-US"/>
        </w:rPr>
        <w:t xml:space="preserve">found </w:t>
      </w:r>
      <w:r w:rsidR="00760EF8">
        <w:rPr>
          <w:rFonts w:ascii="Times New Roman" w:hAnsi="Times New Roman" w:cs="Times New Roman"/>
          <w:sz w:val="24"/>
          <w:szCs w:val="24"/>
          <w:lang w:val="en-US"/>
        </w:rPr>
        <w:t>that</w:t>
      </w:r>
      <w:r w:rsidR="00CC2E5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301B5">
        <w:rPr>
          <w:rFonts w:ascii="Times New Roman" w:hAnsi="Times New Roman" w:cs="Times New Roman"/>
          <w:sz w:val="24"/>
          <w:szCs w:val="24"/>
          <w:lang w:val="en-US"/>
        </w:rPr>
        <w:t xml:space="preserve">three settings </w:t>
      </w:r>
      <w:r w:rsidR="00961FDF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proofErr w:type="spellStart"/>
      <w:r w:rsidR="00961FDF"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 w:rsidR="00961FDF">
        <w:rPr>
          <w:rFonts w:ascii="Times New Roman" w:hAnsi="Times New Roman" w:cs="Times New Roman"/>
          <w:sz w:val="24"/>
          <w:szCs w:val="24"/>
          <w:lang w:val="en-US"/>
        </w:rPr>
        <w:t xml:space="preserve"> have major influence on model performance, </w:t>
      </w:r>
      <w:r w:rsidR="004446AF">
        <w:rPr>
          <w:rFonts w:ascii="Times New Roman" w:hAnsi="Times New Roman" w:cs="Times New Roman"/>
          <w:sz w:val="24"/>
          <w:szCs w:val="24"/>
          <w:lang w:val="en-US"/>
        </w:rPr>
        <w:t xml:space="preserve">which are features, </w:t>
      </w:r>
      <w:r w:rsidR="00F41BFB" w:rsidRPr="0090205C">
        <w:rPr>
          <w:rFonts w:ascii="Times New Roman" w:hAnsi="Times New Roman" w:cs="Times New Roman"/>
          <w:sz w:val="24"/>
          <w:szCs w:val="24"/>
          <w:lang w:val="en-US"/>
        </w:rPr>
        <w:t>regularization parameters</w:t>
      </w:r>
      <w:r w:rsidR="00F41BFB" w:rsidRPr="0090205C">
        <w:rPr>
          <w:rFonts w:ascii="Times New Roman" w:hAnsi="Times New Roman" w:cs="Times New Roman"/>
          <w:sz w:val="24"/>
          <w:szCs w:val="24"/>
          <w:lang w:val="en-US"/>
        </w:rPr>
        <w:t>, and clamping</w:t>
      </w:r>
      <w:r w:rsidR="00FD4D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D4DA8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aGlsbGlwczwvQXV0aG9yPjxZZWFyPjIwMDg8L1llYXI+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</w:fldData>
        </w:fldChar>
      </w:r>
      <w:r w:rsidR="00FD4DA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FD4DA8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QaGlsbGlwczwvQXV0aG9yPjxZZWFyPjIwMDg8L1llYXI+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</w:fldData>
        </w:fldChar>
      </w:r>
      <w:r w:rsidR="00FD4DA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FD4DA8">
        <w:rPr>
          <w:rFonts w:ascii="Times New Roman" w:hAnsi="Times New Roman" w:cs="Times New Roman"/>
          <w:sz w:val="24"/>
          <w:szCs w:val="24"/>
          <w:lang w:val="en-US"/>
        </w:rPr>
      </w:r>
      <w:r w:rsidR="00FD4DA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D4DA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D4DA8">
        <w:rPr>
          <w:rFonts w:ascii="Times New Roman" w:hAnsi="Times New Roman" w:cs="Times New Roman"/>
          <w:noProof/>
          <w:sz w:val="24"/>
          <w:szCs w:val="24"/>
          <w:lang w:val="en-US"/>
        </w:rPr>
        <w:t>(Phillips &amp; Dudík, 2008; Moreno-Amat</w:t>
      </w:r>
      <w:r w:rsidR="00FD4DA8" w:rsidRPr="00FD4DA8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FD4DA8">
        <w:rPr>
          <w:rFonts w:ascii="Times New Roman" w:hAnsi="Times New Roman" w:cs="Times New Roman"/>
          <w:noProof/>
          <w:sz w:val="24"/>
          <w:szCs w:val="24"/>
          <w:lang w:val="en-US"/>
        </w:rPr>
        <w:t>, 2015; Qiao</w:t>
      </w:r>
      <w:r w:rsidR="00FD4DA8" w:rsidRPr="00FD4DA8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FD4DA8">
        <w:rPr>
          <w:rFonts w:ascii="Times New Roman" w:hAnsi="Times New Roman" w:cs="Times New Roman"/>
          <w:noProof/>
          <w:sz w:val="24"/>
          <w:szCs w:val="24"/>
          <w:lang w:val="en-US"/>
        </w:rPr>
        <w:t>, under review)</w:t>
      </w:r>
      <w:r w:rsidR="00FD4DA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FD4DA8">
        <w:rPr>
          <w:rFonts w:ascii="Times New Roman" w:hAnsi="Times New Roman" w:cs="Times New Roman"/>
          <w:sz w:val="24"/>
          <w:szCs w:val="24"/>
          <w:lang w:val="en-US"/>
        </w:rPr>
        <w:t>, thus manipulations of those parameters will be important in model comparison and evaluation</w:t>
      </w:r>
      <w:r w:rsidR="0061479A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E26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E5273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0E5273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AuthorYear="1"&gt;&lt;Author&gt;Muscarella&lt;/Author&gt;&lt;Year&gt;2014&lt;/Year&gt;&lt;RecNum&gt;1451&lt;/RecNum&gt;&lt;DisplayText&gt;Muscarella&lt;style face="italic"&gt; et al.&lt;/style&gt; (2014)&lt;/DisplayText&gt;&lt;record&gt;&lt;rec-number&gt;1451&lt;/rec-number&gt;&lt;foreign-keys&gt;&lt;key app="EN" db-id="55ev0f2ti9t95te9wt8pvdf5rdfp5295p9v0"&gt;1451&lt;/key&gt;&lt;/foreign-keys&gt;&lt;ref-type name="Journal Article"&gt;17&lt;/ref-type&gt;&lt;contributors&gt;&lt;authors&gt;&lt;author&gt;Muscarella, Robert&lt;/author&gt;&lt;author&gt;Galante, Peter J&lt;/author&gt;&lt;author&gt;Soley-Guardia, Mariano&lt;/author&gt;&lt;author&gt;Boria, Robert A&lt;/author&gt;&lt;author&gt;Kass, Jamie M&lt;/author&gt;&lt;author&gt;Uriarte, María&lt;/author&gt;&lt;author&gt;Anderson, Robert P&lt;/author&gt;&lt;/authors&gt;&lt;/contributors&gt;&lt;titles&gt;&lt;title&gt;ENMeval: an R package for conducting spatially independent evaluations and estimating optimal model complexity for Maxent ecological niche models&lt;/title&gt;&lt;secondary-title&gt;Methods in Ecology and Evolution&lt;/secondary-title&gt;&lt;/titles&gt;&lt;periodical&gt;&lt;full-title&gt;Methods in Ecology and Evolution&lt;/full-title&gt;&lt;abbr-1&gt;Methods Ecol. Evol.&lt;/abbr-1&gt;&lt;/periodical&gt;&lt;pages&gt;1198-1205&lt;/pages&gt;&lt;volume&gt;5&lt;/volume&gt;&lt;keywords&gt;&lt;keyword&gt;AIC&lt;/keyword&gt;&lt;keyword&gt;bioinformatics&lt;/keyword&gt;&lt;keyword&gt;ecological niche model&lt;/keyword&gt;&lt;keyword&gt;model complexity&lt;/keyword&gt;&lt;keyword&gt;overfitting&lt;/keyword&gt;&lt;keyword&gt;software&lt;/keyword&gt;&lt;keyword&gt;species distribution model&lt;/keyword&gt;&lt;/keywords&gt;&lt;dates&gt;&lt;year&gt;2014&lt;/year&gt;&lt;/dates&gt;&lt;urls&gt;&lt;/urls&gt;&lt;electronic-resource-num&gt;10.1111/2041-210X.12261&lt;/electronic-resource-num&gt;&lt;/record&gt;&lt;/Cite&gt;&lt;/EndNote&gt;</w:instrText>
      </w:r>
      <w:r w:rsidR="000E527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E5273">
        <w:rPr>
          <w:rFonts w:ascii="Times New Roman" w:hAnsi="Times New Roman" w:cs="Times New Roman"/>
          <w:noProof/>
          <w:sz w:val="24"/>
          <w:szCs w:val="24"/>
          <w:lang w:val="en-US"/>
        </w:rPr>
        <w:t>Muscarella</w:t>
      </w:r>
      <w:r w:rsidR="000E5273" w:rsidRPr="000E5273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0E5273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(2014)</w:t>
      </w:r>
      <w:r w:rsidR="000E527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E52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E5273" w:rsidRPr="000E5273">
        <w:rPr>
          <w:rFonts w:ascii="Times New Roman" w:hAnsi="Times New Roman" w:cs="Times New Roman"/>
          <w:sz w:val="24"/>
          <w:szCs w:val="24"/>
          <w:lang w:val="en-US"/>
        </w:rPr>
        <w:t>insightful</w:t>
      </w:r>
      <w:r w:rsidR="005F353C">
        <w:rPr>
          <w:rFonts w:ascii="Times New Roman" w:hAnsi="Times New Roman" w:cs="Times New Roman"/>
          <w:sz w:val="24"/>
          <w:szCs w:val="24"/>
          <w:lang w:val="en-US"/>
        </w:rPr>
        <w:t xml:space="preserve">ly </w:t>
      </w:r>
      <w:r w:rsidR="000E5273">
        <w:rPr>
          <w:rFonts w:ascii="Times New Roman" w:hAnsi="Times New Roman" w:cs="Times New Roman"/>
          <w:sz w:val="24"/>
          <w:szCs w:val="24"/>
          <w:lang w:val="en-US"/>
        </w:rPr>
        <w:t xml:space="preserve">provided a </w:t>
      </w:r>
      <w:r w:rsidR="005F353C">
        <w:rPr>
          <w:rFonts w:ascii="Times New Roman" w:hAnsi="Times New Roman" w:cs="Times New Roman"/>
          <w:sz w:val="24"/>
          <w:szCs w:val="24"/>
          <w:lang w:val="en-US"/>
        </w:rPr>
        <w:t xml:space="preserve">function that automatically implements models using different combinations of features and </w:t>
      </w:r>
      <w:r w:rsidR="005F353C" w:rsidRPr="0090205C">
        <w:rPr>
          <w:rFonts w:ascii="Times New Roman" w:hAnsi="Times New Roman" w:cs="Times New Roman"/>
          <w:sz w:val="24"/>
          <w:szCs w:val="24"/>
          <w:lang w:val="en-US"/>
        </w:rPr>
        <w:t>regularization parameters</w:t>
      </w:r>
      <w:r w:rsidR="00F74582">
        <w:rPr>
          <w:rFonts w:ascii="Times New Roman" w:hAnsi="Times New Roman" w:cs="Times New Roman"/>
          <w:sz w:val="24"/>
          <w:szCs w:val="24"/>
          <w:lang w:val="en-US"/>
        </w:rPr>
        <w:t xml:space="preserve">, though </w:t>
      </w:r>
      <w:r w:rsidR="004E2E8E">
        <w:rPr>
          <w:rFonts w:ascii="Times New Roman" w:hAnsi="Times New Roman" w:cs="Times New Roman"/>
          <w:sz w:val="24"/>
          <w:szCs w:val="24"/>
          <w:lang w:val="en-US"/>
        </w:rPr>
        <w:t xml:space="preserve">different features are always coupled with the same </w:t>
      </w:r>
      <w:r w:rsidR="00D34EF2" w:rsidRPr="0090205C">
        <w:rPr>
          <w:rFonts w:ascii="Times New Roman" w:hAnsi="Times New Roman" w:cs="Times New Roman"/>
          <w:sz w:val="24"/>
          <w:szCs w:val="24"/>
          <w:lang w:val="en-US"/>
        </w:rPr>
        <w:t xml:space="preserve">regularization </w:t>
      </w:r>
      <w:r w:rsidR="004E2E8E">
        <w:rPr>
          <w:rFonts w:ascii="Times New Roman" w:hAnsi="Times New Roman" w:cs="Times New Roman"/>
          <w:sz w:val="24"/>
          <w:szCs w:val="24"/>
          <w:lang w:val="en-US"/>
        </w:rPr>
        <w:t xml:space="preserve">value, which could </w:t>
      </w:r>
      <w:r w:rsidR="00685922">
        <w:rPr>
          <w:rFonts w:ascii="Times New Roman" w:hAnsi="Times New Roman" w:cs="Times New Roman"/>
          <w:sz w:val="24"/>
          <w:szCs w:val="24"/>
          <w:lang w:val="en-US"/>
        </w:rPr>
        <w:t xml:space="preserve">potentially </w:t>
      </w:r>
      <w:r w:rsidR="004E2E8E">
        <w:rPr>
          <w:rFonts w:ascii="Times New Roman" w:hAnsi="Times New Roman" w:cs="Times New Roman"/>
          <w:sz w:val="24"/>
          <w:szCs w:val="24"/>
          <w:lang w:val="en-US"/>
        </w:rPr>
        <w:t xml:space="preserve">be </w:t>
      </w:r>
      <w:r w:rsidR="00B70BBB">
        <w:rPr>
          <w:rFonts w:ascii="Times New Roman" w:hAnsi="Times New Roman" w:cs="Times New Roman"/>
          <w:sz w:val="24"/>
          <w:szCs w:val="24"/>
          <w:lang w:val="en-US"/>
        </w:rPr>
        <w:t xml:space="preserve">set as </w:t>
      </w:r>
      <w:r w:rsidR="004E2E8E">
        <w:rPr>
          <w:rFonts w:ascii="Times New Roman" w:hAnsi="Times New Roman" w:cs="Times New Roman"/>
          <w:sz w:val="24"/>
          <w:szCs w:val="24"/>
          <w:lang w:val="en-US"/>
        </w:rPr>
        <w:t>different</w:t>
      </w:r>
      <w:r w:rsidR="000A653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A653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0A653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hillips&lt;/Author&gt;&lt;Year&gt;2008&lt;/Year&gt;&lt;RecNum&gt;25&lt;/RecNum&gt;&lt;DisplayText&gt;(Phillips &amp;amp; Dudík, 2008)&lt;/DisplayText&gt;&lt;record&gt;&lt;rec-number&gt;25&lt;/rec-number&gt;&lt;foreign-keys&gt;&lt;key app="EN" db-id="55ev0f2ti9t95te9wt8pvdf5rdfp5295p9v0"&gt;25&lt;/key&gt;&lt;/foreign-keys&gt;&lt;ref-type name="Journal Article"&gt;17&lt;/ref-type&gt;&lt;contributors&gt;&lt;authors&gt;&lt;author&gt;Phillips, S. J.&lt;/author&gt;&lt;author&gt;Dudík, M.&lt;/author&gt;&lt;/authors&gt;&lt;/contributors&gt;&lt;auth-address&gt;Phillips, SJ&amp;#xD;AT&amp;amp;T Labs Res, 180 Pk Ave, Florham Pk, NJ 07932 USA&amp;#xD;AT&amp;amp;T Labs Res, 180 Pk Ave, Florham Pk, NJ 07932 USA&amp;#xD;AT&amp;amp;T Labs Res, Florham Pk, NJ 07932 USA&amp;#xD;Princeton Univ, Dept Comp Sci, Princeton, NJ 08540 USA&lt;/auth-address&gt;&lt;titles&gt;&lt;title&gt;Modeling of species distributions with Maxent: new extensions and a comprehensive evaluation&lt;/title&gt;&lt;secondary-title&gt;Ecography&lt;/secondary-title&gt;&lt;alt-title&gt;Ecography&lt;/alt-title&gt;&lt;/titles&gt;&lt;periodical&gt;&lt;full-title&gt;Ecography&lt;/full-title&gt;&lt;abbr-1&gt;Ecography&lt;/abbr-1&gt;&lt;abbr-2&gt;Ecography&lt;/abbr-2&gt;&lt;/periodical&gt;&lt;alt-periodical&gt;&lt;full-title&gt;Ecography&lt;/full-title&gt;&lt;abbr-1&gt;Ecography&lt;/abbr-1&gt;&lt;abbr-2&gt;Ecography&lt;/abbr-2&gt;&lt;/alt-periodical&gt;&lt;pages&gt;161-175&lt;/pages&gt;&lt;volume&gt;31&lt;/volume&gt;&lt;number&gt;2&lt;/number&gt;&lt;keywords&gt;&lt;keyword&gt;adaptive regression splines&lt;/keyword&gt;&lt;keyword&gt;maximum-entropy&lt;/keyword&gt;&lt;keyword&gt;climate-change&lt;/keyword&gt;&lt;keyword&gt;biodiversity&lt;/keyword&gt;&lt;keyword&gt;prediction&lt;/keyword&gt;&lt;keyword&gt;museum&lt;/keyword&gt;&lt;keyword&gt;risk&lt;/keyword&gt;&lt;/keywords&gt;&lt;dates&gt;&lt;year&gt;2008&lt;/year&gt;&lt;pub-dates&gt;&lt;date&gt;Apr&lt;/date&gt;&lt;/pub-dates&gt;&lt;/dates&gt;&lt;isbn&gt;0906-7590&lt;/isbn&gt;&lt;accession-num&gt;WOS:000254499200001&lt;/accession-num&gt;&lt;urls&gt;&lt;related-urls&gt;&lt;url&gt;&amp;lt;Go to ISI&amp;gt;://WOS:000254499200001&lt;/url&gt;&lt;url&gt;http://onlinelibrary.wiley.com/store/10.1111/j.0906-7590.2008.5203.x/asset/j.0906-7590.2008.5203.x.pdf?v=1&amp;amp;t=hfe0fu85&amp;amp;s=7d79dd1eda7bcabfa530aa073da460dbb2e1da1e&lt;/url&gt;&lt;/related-urls&gt;&lt;/urls&gt;&lt;electronic-resource-num&gt;10.1111/j.0906-7590.2008.5203.x&lt;/electronic-resource-num&gt;&lt;language&gt;English&lt;/language&gt;&lt;/record&gt;&lt;/Cite&gt;&lt;/EndNote&gt;</w:instrText>
      </w:r>
      <w:r w:rsidR="000A653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A653C">
        <w:rPr>
          <w:rFonts w:ascii="Times New Roman" w:hAnsi="Times New Roman" w:cs="Times New Roman"/>
          <w:noProof/>
          <w:sz w:val="24"/>
          <w:szCs w:val="24"/>
          <w:lang w:val="en-US"/>
        </w:rPr>
        <w:t>(Phillips &amp; Dudík, 2008)</w:t>
      </w:r>
      <w:r w:rsidR="000A653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E2E8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4446AF" w:rsidRDefault="004446AF" w:rsidP="00D02F8F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7774B0" w:rsidRDefault="00CD67DA" w:rsidP="00F044B7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Inspired by </w:t>
      </w:r>
      <w:r w:rsidR="00096415">
        <w:rPr>
          <w:rFonts w:ascii="Times New Roman" w:hAnsi="Times New Roman" w:cs="Times New Roman"/>
          <w:sz w:val="24"/>
          <w:szCs w:val="24"/>
          <w:lang w:val="en-US"/>
        </w:rPr>
        <w:t>such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gaps of knowledge, we </w:t>
      </w:r>
      <w:r w:rsidR="00F044B7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identified three objectives </w:t>
      </w:r>
      <w:r w:rsidR="001B633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which </w:t>
      </w:r>
      <w:r w:rsidR="007211CB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were </w:t>
      </w:r>
      <w:r w:rsidR="001B6337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expected to </w:t>
      </w:r>
      <w:r w:rsidR="00F044B7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be important in promoting the user community of </w:t>
      </w:r>
      <w:proofErr w:type="spellStart"/>
      <w:r w:rsidR="00F044B7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>Maxent</w:t>
      </w:r>
      <w:proofErr w:type="spellEnd"/>
      <w:r w:rsidR="00F044B7" w:rsidRPr="008A20D1">
        <w:rPr>
          <w:rFonts w:ascii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r w:rsidR="00E63913">
        <w:rPr>
          <w:rFonts w:ascii="Times New Roman" w:hAnsi="Times New Roman" w:cs="Times New Roman"/>
          <w:color w:val="000000"/>
          <w:sz w:val="24"/>
          <w:szCs w:val="24"/>
          <w:lang w:val="en-US"/>
        </w:rPr>
        <w:t>s</w:t>
      </w:r>
      <w:r w:rsidR="00535D4B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hifting from </w:t>
      </w:r>
      <w:r w:rsidR="00535D4B">
        <w:rPr>
          <w:rFonts w:ascii="Times New Roman" w:hAnsi="Times New Roman" w:cs="Times New Roman"/>
          <w:sz w:val="24"/>
          <w:szCs w:val="24"/>
          <w:lang w:val="en-US"/>
        </w:rPr>
        <w:t>graphical-</w:t>
      </w:r>
      <w:r w:rsidR="00535D4B" w:rsidRPr="008A20D1">
        <w:rPr>
          <w:rFonts w:ascii="Times New Roman" w:hAnsi="Times New Roman" w:cs="Times New Roman"/>
          <w:sz w:val="24"/>
          <w:szCs w:val="24"/>
          <w:lang w:val="en-US"/>
        </w:rPr>
        <w:t>interface to open-source programming</w:t>
      </w:r>
      <w:r w:rsidR="006D6AD2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BF77EE">
        <w:rPr>
          <w:rFonts w:ascii="Times New Roman" w:hAnsi="Times New Roman" w:cs="Times New Roman"/>
          <w:sz w:val="24"/>
          <w:szCs w:val="24"/>
          <w:lang w:val="en-US"/>
        </w:rPr>
        <w:t>1)</w:t>
      </w:r>
      <w:r w:rsidR="00CB6D58">
        <w:rPr>
          <w:rFonts w:ascii="Times New Roman" w:hAnsi="Times New Roman" w:cs="Times New Roman"/>
          <w:sz w:val="24"/>
          <w:szCs w:val="24"/>
          <w:lang w:val="en-US"/>
        </w:rPr>
        <w:t xml:space="preserve"> we would </w:t>
      </w:r>
      <w:r w:rsidR="00F044B7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demonstrate the general use of </w:t>
      </w:r>
      <w:proofErr w:type="spellStart"/>
      <w:r w:rsidR="00F044B7" w:rsidRPr="008A20D1"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 w:rsidR="00F044B7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in R based on a common used ENM procedure</w:t>
      </w:r>
      <w:r w:rsidR="00783DCD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9D72C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51D4">
        <w:rPr>
          <w:rFonts w:ascii="Times New Roman" w:hAnsi="Times New Roman" w:cs="Times New Roman"/>
          <w:sz w:val="24"/>
          <w:szCs w:val="24"/>
          <w:lang w:val="en-US"/>
        </w:rPr>
        <w:t>2)</w:t>
      </w:r>
      <w:r w:rsidR="009D72CA">
        <w:rPr>
          <w:rFonts w:ascii="Times New Roman" w:hAnsi="Times New Roman" w:cs="Times New Roman"/>
          <w:sz w:val="24"/>
          <w:szCs w:val="24"/>
          <w:lang w:val="en-US"/>
        </w:rPr>
        <w:t xml:space="preserve"> we would provide</w:t>
      </w:r>
      <w:r w:rsidR="00F044B7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a function that bridge</w:t>
      </w:r>
      <w:r w:rsidR="00523E83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044B7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proofErr w:type="spellStart"/>
      <w:r w:rsidR="00F044B7" w:rsidRPr="008A20D1"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 w:rsidR="00F044B7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9047C">
        <w:rPr>
          <w:rFonts w:ascii="Times New Roman" w:hAnsi="Times New Roman" w:cs="Times New Roman"/>
          <w:sz w:val="24"/>
          <w:szCs w:val="24"/>
          <w:lang w:val="en-US"/>
        </w:rPr>
        <w:t>algorithm and R comp</w:t>
      </w:r>
      <w:r w:rsidR="00783DCD">
        <w:rPr>
          <w:rFonts w:ascii="Times New Roman" w:hAnsi="Times New Roman" w:cs="Times New Roman"/>
          <w:sz w:val="24"/>
          <w:szCs w:val="24"/>
          <w:lang w:val="en-US"/>
        </w:rPr>
        <w:t>uting environment for easer use, and</w:t>
      </w:r>
      <w:r w:rsidR="00C0245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36091">
        <w:rPr>
          <w:rFonts w:ascii="Times New Roman" w:hAnsi="Times New Roman" w:cs="Times New Roman"/>
          <w:sz w:val="24"/>
          <w:szCs w:val="24"/>
          <w:lang w:val="en-US"/>
        </w:rPr>
        <w:t>3)</w:t>
      </w:r>
      <w:r w:rsidR="00C02455">
        <w:rPr>
          <w:rFonts w:ascii="Times New Roman" w:hAnsi="Times New Roman" w:cs="Times New Roman"/>
          <w:sz w:val="24"/>
          <w:szCs w:val="24"/>
          <w:lang w:val="en-US"/>
        </w:rPr>
        <w:t xml:space="preserve"> we </w:t>
      </w:r>
      <w:r w:rsidR="004B0FBD">
        <w:rPr>
          <w:rFonts w:ascii="Times New Roman" w:hAnsi="Times New Roman" w:cs="Times New Roman"/>
          <w:sz w:val="24"/>
          <w:szCs w:val="24"/>
          <w:lang w:val="en-US"/>
        </w:rPr>
        <w:t>would</w:t>
      </w:r>
      <w:r w:rsidR="00F044B7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demonstrate </w:t>
      </w:r>
      <w:r w:rsidR="003336A5">
        <w:rPr>
          <w:rFonts w:ascii="Times New Roman" w:hAnsi="Times New Roman" w:cs="Times New Roman"/>
          <w:sz w:val="24"/>
          <w:szCs w:val="24"/>
          <w:lang w:val="en-US"/>
        </w:rPr>
        <w:t xml:space="preserve">the manipulation of </w:t>
      </w:r>
      <w:r w:rsidR="00AC6AC1">
        <w:rPr>
          <w:rFonts w:ascii="Times New Roman" w:hAnsi="Times New Roman" w:cs="Times New Roman"/>
          <w:sz w:val="24"/>
          <w:szCs w:val="24"/>
          <w:lang w:val="en-US"/>
        </w:rPr>
        <w:t xml:space="preserve">features, </w:t>
      </w:r>
      <w:r w:rsidR="00AC6AC1" w:rsidRPr="0090205C">
        <w:rPr>
          <w:rFonts w:ascii="Times New Roman" w:hAnsi="Times New Roman" w:cs="Times New Roman"/>
          <w:sz w:val="24"/>
          <w:szCs w:val="24"/>
          <w:lang w:val="en-US"/>
        </w:rPr>
        <w:t>regularization parameters, and clamping</w:t>
      </w:r>
      <w:r w:rsidR="00557C89">
        <w:rPr>
          <w:rFonts w:ascii="Times New Roman" w:hAnsi="Times New Roman" w:cs="Times New Roman"/>
          <w:sz w:val="24"/>
          <w:szCs w:val="24"/>
          <w:lang w:val="en-US"/>
        </w:rPr>
        <w:t xml:space="preserve"> in R</w:t>
      </w:r>
      <w:r w:rsidR="00F804FC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5358C9">
        <w:rPr>
          <w:rFonts w:ascii="Times New Roman" w:hAnsi="Times New Roman" w:cs="Times New Roman"/>
          <w:sz w:val="24"/>
          <w:szCs w:val="24"/>
          <w:lang w:val="en-US"/>
        </w:rPr>
        <w:t xml:space="preserve">explain potential </w:t>
      </w:r>
      <w:r w:rsidR="007112ED">
        <w:rPr>
          <w:rFonts w:ascii="Times New Roman" w:hAnsi="Times New Roman" w:cs="Times New Roman"/>
          <w:sz w:val="24"/>
          <w:szCs w:val="24"/>
          <w:lang w:val="en-US"/>
        </w:rPr>
        <w:t xml:space="preserve">tips and </w:t>
      </w:r>
      <w:r w:rsidR="00032542" w:rsidRPr="008A20D1">
        <w:rPr>
          <w:rFonts w:ascii="Times New Roman" w:hAnsi="Times New Roman" w:cs="Times New Roman"/>
          <w:sz w:val="24"/>
          <w:szCs w:val="24"/>
          <w:lang w:val="en-US"/>
        </w:rPr>
        <w:t>caveats</w:t>
      </w:r>
      <w:r w:rsidR="00F15C8E">
        <w:rPr>
          <w:rFonts w:ascii="Times New Roman" w:hAnsi="Times New Roman" w:cs="Times New Roman"/>
          <w:sz w:val="24"/>
          <w:szCs w:val="24"/>
          <w:lang w:val="en-US"/>
        </w:rPr>
        <w:t xml:space="preserve"> of such implementations in R.</w:t>
      </w:r>
    </w:p>
    <w:p w:rsidR="00E5753B" w:rsidRPr="008A20D1" w:rsidRDefault="00E5753B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5753B" w:rsidRPr="00B70278" w:rsidRDefault="00127C7C" w:rsidP="0020327D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B70278">
        <w:rPr>
          <w:rFonts w:ascii="Times New Roman" w:hAnsi="Times New Roman" w:cs="Times New Roman"/>
          <w:b/>
          <w:sz w:val="24"/>
          <w:szCs w:val="24"/>
          <w:lang w:val="en-US"/>
        </w:rPr>
        <w:t>Methods and Results</w:t>
      </w:r>
    </w:p>
    <w:p w:rsidR="00FF72BF" w:rsidRDefault="00FF72BF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E5753B" w:rsidRPr="008A20D1">
        <w:rPr>
          <w:rFonts w:ascii="Times New Roman" w:hAnsi="Times New Roman" w:cs="Times New Roman"/>
          <w:sz w:val="24"/>
          <w:szCs w:val="24"/>
          <w:lang w:val="en-US"/>
        </w:rPr>
        <w:t>bjective 1</w:t>
      </w:r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:rsidR="006A77D0" w:rsidRPr="008A20D1" w:rsidRDefault="00FF72BF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W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e </w:t>
      </w:r>
      <w:r w:rsidRPr="008A20D1">
        <w:rPr>
          <w:rFonts w:ascii="Times New Roman" w:hAnsi="Times New Roman" w:cs="Times New Roman"/>
          <w:sz w:val="24"/>
          <w:szCs w:val="24"/>
          <w:lang w:val="en-US"/>
        </w:rPr>
        <w:t>demonstrate</w:t>
      </w:r>
      <w:r>
        <w:rPr>
          <w:rFonts w:ascii="Times New Roman" w:hAnsi="Times New Roman" w:cs="Times New Roman"/>
          <w:sz w:val="24"/>
          <w:szCs w:val="24"/>
          <w:lang w:val="en-US"/>
        </w:rPr>
        <w:t>d</w:t>
      </w:r>
      <w:r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the general use of </w:t>
      </w:r>
      <w:proofErr w:type="spellStart"/>
      <w:r w:rsidRPr="008A20D1"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in R base</w:t>
      </w:r>
      <w:r w:rsidR="00E4489A">
        <w:rPr>
          <w:rFonts w:ascii="Times New Roman" w:hAnsi="Times New Roman" w:cs="Times New Roman"/>
          <w:sz w:val="24"/>
          <w:szCs w:val="24"/>
          <w:lang w:val="en-US"/>
        </w:rPr>
        <w:t>d on a common used ENM procedure</w:t>
      </w:r>
      <w:r w:rsidR="00E5753B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commentRangeStart w:id="0"/>
      <w:r w:rsidR="00927EDE">
        <w:rPr>
          <w:rFonts w:ascii="Times New Roman" w:hAnsi="Times New Roman" w:cs="Times New Roman"/>
          <w:sz w:val="24"/>
          <w:szCs w:val="24"/>
          <w:lang w:val="en-US"/>
        </w:rPr>
        <w:t>Appendix 1</w:t>
      </w:r>
      <w:r w:rsidR="000438CF">
        <w:rPr>
          <w:rFonts w:ascii="Times New Roman" w:hAnsi="Times New Roman" w:cs="Times New Roman"/>
          <w:sz w:val="24"/>
          <w:szCs w:val="24"/>
          <w:lang w:val="en-US"/>
        </w:rPr>
        <w:t>-workshop document</w:t>
      </w:r>
      <w:r w:rsidR="001C2136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E5753B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code at </w:t>
      </w:r>
      <w:proofErr w:type="spellStart"/>
      <w:r w:rsidR="000E57DA">
        <w:rPr>
          <w:rFonts w:ascii="Times New Roman" w:hAnsi="Times New Roman" w:cs="Times New Roman"/>
          <w:sz w:val="24"/>
          <w:szCs w:val="24"/>
          <w:lang w:val="en-US"/>
        </w:rPr>
        <w:t>G</w:t>
      </w:r>
      <w:r w:rsidR="00E5753B" w:rsidRPr="008A20D1">
        <w:rPr>
          <w:rFonts w:ascii="Times New Roman" w:hAnsi="Times New Roman" w:cs="Times New Roman"/>
          <w:sz w:val="24"/>
          <w:szCs w:val="24"/>
          <w:lang w:val="en-US"/>
        </w:rPr>
        <w:t>ithub</w:t>
      </w:r>
      <w:commentRangeEnd w:id="0"/>
      <w:proofErr w:type="spellEnd"/>
      <w:r w:rsidR="0082305D">
        <w:rPr>
          <w:rStyle w:val="CommentReference"/>
        </w:rPr>
        <w:commentReference w:id="0"/>
      </w:r>
      <w:r w:rsidR="00E5753B" w:rsidRPr="008A20D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82E1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6A77D0" w:rsidRPr="008A20D1" w:rsidRDefault="006A77D0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D83597" w:rsidRPr="008A20D1" w:rsidRDefault="002D486B" w:rsidP="00D83597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O</w:t>
      </w:r>
      <w:r w:rsidR="006A77D0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bjective 2: </w:t>
      </w:r>
      <w:r w:rsidR="00D83597">
        <w:rPr>
          <w:rFonts w:ascii="Times New Roman" w:hAnsi="Times New Roman" w:cs="Times New Roman"/>
          <w:sz w:val="24"/>
          <w:szCs w:val="24"/>
          <w:lang w:val="en-US"/>
        </w:rPr>
        <w:t>we would provide</w:t>
      </w:r>
      <w:r w:rsidR="00D83597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a function that bridge</w:t>
      </w:r>
      <w:r w:rsidR="00D83597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D83597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the </w:t>
      </w:r>
      <w:proofErr w:type="spellStart"/>
      <w:r w:rsidR="00D83597" w:rsidRPr="008A20D1"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 w:rsidR="00D83597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83597">
        <w:rPr>
          <w:rFonts w:ascii="Times New Roman" w:hAnsi="Times New Roman" w:cs="Times New Roman"/>
          <w:sz w:val="24"/>
          <w:szCs w:val="24"/>
          <w:lang w:val="en-US"/>
        </w:rPr>
        <w:t>algorithm and R computing environment for easer use</w:t>
      </w:r>
      <w:r w:rsidR="00AC060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83597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A268E">
        <w:rPr>
          <w:rFonts w:ascii="Times New Roman" w:hAnsi="Times New Roman" w:cs="Times New Roman"/>
          <w:sz w:val="24"/>
          <w:szCs w:val="24"/>
          <w:lang w:val="en-US"/>
        </w:rPr>
        <w:t xml:space="preserve">We only implemented 26 parameters that more commonly used by </w:t>
      </w:r>
      <w:proofErr w:type="spellStart"/>
      <w:r w:rsidR="00CA268E"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 w:rsidR="00CA268E">
        <w:rPr>
          <w:rFonts w:ascii="Times New Roman" w:hAnsi="Times New Roman" w:cs="Times New Roman"/>
          <w:sz w:val="24"/>
          <w:szCs w:val="24"/>
          <w:lang w:val="en-US"/>
        </w:rPr>
        <w:t xml:space="preserve"> user. Detailed explanation of implemented parameters is in </w:t>
      </w:r>
      <w:commentRangeStart w:id="1"/>
      <w:r w:rsidR="00E45896">
        <w:rPr>
          <w:rFonts w:ascii="Times New Roman" w:hAnsi="Times New Roman" w:cs="Times New Roman"/>
          <w:sz w:val="24"/>
          <w:szCs w:val="24"/>
          <w:lang w:val="en-US"/>
        </w:rPr>
        <w:t>Appendix 2-details of parameters</w:t>
      </w:r>
      <w:commentRangeEnd w:id="1"/>
      <w:r w:rsidR="00E45896">
        <w:rPr>
          <w:rStyle w:val="CommentReference"/>
        </w:rPr>
        <w:commentReference w:id="1"/>
      </w:r>
      <w:r w:rsidR="006760D6">
        <w:rPr>
          <w:rFonts w:ascii="Times New Roman" w:hAnsi="Times New Roman" w:cs="Times New Roman"/>
          <w:sz w:val="24"/>
          <w:szCs w:val="24"/>
          <w:lang w:val="en-US"/>
        </w:rPr>
        <w:t xml:space="preserve">; the source code of this function is at </w:t>
      </w:r>
      <w:proofErr w:type="spellStart"/>
      <w:r w:rsidR="006760D6">
        <w:rPr>
          <w:rFonts w:ascii="Times New Roman" w:hAnsi="Times New Roman" w:cs="Times New Roman"/>
          <w:sz w:val="24"/>
          <w:szCs w:val="24"/>
          <w:lang w:val="en-US"/>
        </w:rPr>
        <w:t>Github</w:t>
      </w:r>
      <w:proofErr w:type="spellEnd"/>
      <w:r w:rsidR="006760D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D83597" w:rsidRDefault="00D83597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07281C" w:rsidRDefault="0007281C" w:rsidP="0007281C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O</w:t>
      </w:r>
      <w:r>
        <w:rPr>
          <w:rFonts w:ascii="Times New Roman" w:hAnsi="Times New Roman" w:cs="Times New Roman"/>
          <w:sz w:val="24"/>
          <w:szCs w:val="24"/>
          <w:lang w:val="en-US"/>
        </w:rPr>
        <w:t>bjective 3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e </w:t>
      </w:r>
      <w:r w:rsidRPr="008A20D1">
        <w:rPr>
          <w:rFonts w:ascii="Times New Roman" w:hAnsi="Times New Roman" w:cs="Times New Roman"/>
          <w:sz w:val="24"/>
          <w:szCs w:val="24"/>
          <w:lang w:val="en-US"/>
        </w:rPr>
        <w:t>demonstrate</w:t>
      </w:r>
      <w:r>
        <w:rPr>
          <w:rFonts w:ascii="Times New Roman" w:hAnsi="Times New Roman" w:cs="Times New Roman"/>
          <w:sz w:val="24"/>
          <w:szCs w:val="24"/>
          <w:lang w:val="en-US"/>
        </w:rPr>
        <w:t>d</w:t>
      </w:r>
      <w:r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manipulation of features, </w:t>
      </w:r>
      <w:r w:rsidRPr="0090205C">
        <w:rPr>
          <w:rFonts w:ascii="Times New Roman" w:hAnsi="Times New Roman" w:cs="Times New Roman"/>
          <w:sz w:val="24"/>
          <w:szCs w:val="24"/>
          <w:lang w:val="en-US"/>
        </w:rPr>
        <w:t>regularization parameters, and clamping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 R and explain potential tips and </w:t>
      </w:r>
      <w:proofErr w:type="gramStart"/>
      <w:r w:rsidR="00CF1A97" w:rsidRPr="008A20D1">
        <w:rPr>
          <w:rFonts w:ascii="Times New Roman" w:hAnsi="Times New Roman" w:cs="Times New Roman"/>
          <w:sz w:val="24"/>
          <w:szCs w:val="24"/>
          <w:lang w:val="en-US"/>
        </w:rPr>
        <w:t>caveat</w:t>
      </w:r>
      <w:r w:rsidR="00CF1A97">
        <w:rPr>
          <w:rFonts w:ascii="Times New Roman" w:hAnsi="Times New Roman" w:cs="Times New Roman"/>
          <w:sz w:val="24"/>
          <w:szCs w:val="24"/>
          <w:lang w:val="en-US"/>
        </w:rPr>
        <w:t>s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of such implementations in R</w:t>
      </w:r>
      <w:r w:rsidR="00FF41C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F41C4" w:rsidRPr="008A20D1">
        <w:rPr>
          <w:rFonts w:ascii="Times New Roman" w:hAnsi="Times New Roman" w:cs="Times New Roman"/>
          <w:sz w:val="24"/>
          <w:szCs w:val="24"/>
          <w:lang w:val="en-US"/>
        </w:rPr>
        <w:t>(</w:t>
      </w:r>
      <w:commentRangeStart w:id="2"/>
      <w:r w:rsidR="00FF41C4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FF41C4">
        <w:rPr>
          <w:rFonts w:ascii="Times New Roman" w:hAnsi="Times New Roman" w:cs="Times New Roman"/>
          <w:sz w:val="24"/>
          <w:szCs w:val="24"/>
          <w:lang w:val="en-US"/>
        </w:rPr>
        <w:t>ppendix 3</w:t>
      </w:r>
      <w:r w:rsidR="00FF41C4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34430F">
        <w:rPr>
          <w:rFonts w:ascii="Times New Roman" w:hAnsi="Times New Roman" w:cs="Times New Roman"/>
          <w:sz w:val="24"/>
          <w:szCs w:val="24"/>
          <w:lang w:val="en-US"/>
        </w:rPr>
        <w:t>new markdown</w:t>
      </w:r>
      <w:r w:rsidR="00FF41C4">
        <w:rPr>
          <w:rFonts w:ascii="Times New Roman" w:hAnsi="Times New Roman" w:cs="Times New Roman"/>
          <w:sz w:val="24"/>
          <w:szCs w:val="24"/>
          <w:lang w:val="en-US"/>
        </w:rPr>
        <w:t xml:space="preserve"> document;</w:t>
      </w:r>
      <w:r w:rsidR="00FF41C4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code at </w:t>
      </w:r>
      <w:proofErr w:type="spellStart"/>
      <w:r w:rsidR="00FF41C4">
        <w:rPr>
          <w:rFonts w:ascii="Times New Roman" w:hAnsi="Times New Roman" w:cs="Times New Roman"/>
          <w:sz w:val="24"/>
          <w:szCs w:val="24"/>
          <w:lang w:val="en-US"/>
        </w:rPr>
        <w:t>G</w:t>
      </w:r>
      <w:r w:rsidR="00FF41C4" w:rsidRPr="008A20D1">
        <w:rPr>
          <w:rFonts w:ascii="Times New Roman" w:hAnsi="Times New Roman" w:cs="Times New Roman"/>
          <w:sz w:val="24"/>
          <w:szCs w:val="24"/>
          <w:lang w:val="en-US"/>
        </w:rPr>
        <w:t>ithub</w:t>
      </w:r>
      <w:commentRangeEnd w:id="2"/>
      <w:proofErr w:type="spellEnd"/>
      <w:r w:rsidR="00FF41C4">
        <w:rPr>
          <w:rStyle w:val="CommentReference"/>
        </w:rPr>
        <w:commentReference w:id="2"/>
      </w:r>
      <w:r w:rsidR="00FF41C4" w:rsidRPr="008A20D1">
        <w:rPr>
          <w:rFonts w:ascii="Times New Roman" w:hAnsi="Times New Roman" w:cs="Times New Roman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D83597" w:rsidRDefault="00D83597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E93375" w:rsidRPr="008A20D1" w:rsidRDefault="00E93375" w:rsidP="0020327D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A20D1">
        <w:rPr>
          <w:rFonts w:ascii="Times New Roman" w:hAnsi="Times New Roman" w:cs="Times New Roman"/>
          <w:b/>
          <w:sz w:val="24"/>
          <w:szCs w:val="24"/>
          <w:lang w:val="en-US"/>
        </w:rPr>
        <w:t>Discussion</w:t>
      </w:r>
    </w:p>
    <w:p w:rsidR="00C12061" w:rsidRDefault="00AE42F4" w:rsidP="006B06FB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s </w:t>
      </w:r>
      <w:proofErr w:type="spellStart"/>
      <w:r w:rsidR="000372D2">
        <w:rPr>
          <w:rFonts w:ascii="Times New Roman" w:hAnsi="Times New Roman" w:cs="Times New Roman"/>
          <w:sz w:val="24"/>
          <w:szCs w:val="24"/>
          <w:lang w:val="en-US"/>
        </w:rPr>
        <w:t>undoubtfully</w:t>
      </w:r>
      <w:proofErr w:type="spellEnd"/>
      <w:r w:rsidR="008A11AF">
        <w:rPr>
          <w:rFonts w:ascii="Times New Roman" w:hAnsi="Times New Roman" w:cs="Times New Roman"/>
          <w:sz w:val="24"/>
          <w:szCs w:val="24"/>
          <w:lang w:val="en-US"/>
        </w:rPr>
        <w:t xml:space="preserve"> a robust modeling algorithm </w:t>
      </w:r>
      <w:r w:rsidR="001A58DA">
        <w:rPr>
          <w:rFonts w:ascii="Times New Roman" w:hAnsi="Times New Roman" w:cs="Times New Roman"/>
          <w:sz w:val="24"/>
          <w:szCs w:val="24"/>
          <w:lang w:val="en-US"/>
        </w:rPr>
        <w:t xml:space="preserve">that will attract more research interests in </w:t>
      </w:r>
      <w:r w:rsidR="000505E7">
        <w:rPr>
          <w:rFonts w:ascii="Times New Roman" w:hAnsi="Times New Roman" w:cs="Times New Roman"/>
          <w:sz w:val="24"/>
          <w:szCs w:val="24"/>
          <w:lang w:val="en-US"/>
        </w:rPr>
        <w:t xml:space="preserve">invasive species distribution, climate change and conservation, and outbreaks of </w:t>
      </w:r>
      <w:r w:rsidR="002C1062">
        <w:rPr>
          <w:rFonts w:ascii="Times New Roman" w:hAnsi="Times New Roman" w:cs="Times New Roman"/>
          <w:sz w:val="24"/>
          <w:szCs w:val="24"/>
          <w:lang w:val="en-US"/>
        </w:rPr>
        <w:t>epidemics</w:t>
      </w:r>
      <w:r w:rsidR="002040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0408F" w:rsidRPr="00866163">
        <w:rPr>
          <w:rFonts w:ascii="Times New Roman" w:hAnsi="Times New Roman" w:cs="Times New Roman"/>
          <w:sz w:val="24"/>
          <w:szCs w:val="24"/>
          <w:highlight w:val="yellow"/>
          <w:lang w:val="en-US"/>
        </w:rPr>
        <w:lastRenderedPageBreak/>
        <w:t>(***cite a few)</w:t>
      </w:r>
      <w:r w:rsidR="000505E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A02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79A0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We hope </w:t>
      </w:r>
      <w:r w:rsidR="0063719F">
        <w:rPr>
          <w:rFonts w:ascii="Times New Roman" w:hAnsi="Times New Roman" w:cs="Times New Roman"/>
          <w:sz w:val="24"/>
          <w:szCs w:val="24"/>
          <w:lang w:val="en-US"/>
        </w:rPr>
        <w:t xml:space="preserve">our </w:t>
      </w:r>
      <w:r w:rsidR="002179A0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demonstration and function will </w:t>
      </w:r>
      <w:r w:rsidR="004C0C3B">
        <w:rPr>
          <w:rFonts w:ascii="Times New Roman" w:hAnsi="Times New Roman" w:cs="Times New Roman"/>
          <w:sz w:val="24"/>
          <w:szCs w:val="24"/>
          <w:lang w:val="en-US"/>
        </w:rPr>
        <w:t xml:space="preserve">help </w:t>
      </w:r>
      <w:proofErr w:type="spellStart"/>
      <w:r w:rsidR="000D0598"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 w:rsidR="002179A0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users learn skills </w:t>
      </w:r>
      <w:r w:rsidR="004F728E">
        <w:rPr>
          <w:rFonts w:ascii="Times New Roman" w:hAnsi="Times New Roman" w:cs="Times New Roman"/>
          <w:sz w:val="24"/>
          <w:szCs w:val="24"/>
          <w:lang w:val="en-US"/>
        </w:rPr>
        <w:t xml:space="preserve">necessary to use </w:t>
      </w:r>
      <w:proofErr w:type="spellStart"/>
      <w:r w:rsidR="004F728E"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 w:rsidR="004F728E">
        <w:rPr>
          <w:rFonts w:ascii="Times New Roman" w:hAnsi="Times New Roman" w:cs="Times New Roman"/>
          <w:sz w:val="24"/>
          <w:szCs w:val="24"/>
          <w:lang w:val="en-US"/>
        </w:rPr>
        <w:t xml:space="preserve"> in R</w:t>
      </w:r>
      <w:r w:rsidR="000C0E5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2179A0" w:rsidRPr="008A20D1">
        <w:rPr>
          <w:rFonts w:ascii="Times New Roman" w:hAnsi="Times New Roman" w:cs="Times New Roman"/>
          <w:sz w:val="24"/>
          <w:szCs w:val="24"/>
          <w:lang w:val="en-US"/>
        </w:rPr>
        <w:t>as well as</w:t>
      </w:r>
      <w:r w:rsidR="00CF238F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 strength </w:t>
      </w:r>
      <w:r w:rsidR="00593FDD">
        <w:rPr>
          <w:rFonts w:ascii="Times New Roman" w:hAnsi="Times New Roman" w:cs="Times New Roman"/>
          <w:sz w:val="24"/>
          <w:szCs w:val="24"/>
          <w:lang w:val="en-US"/>
        </w:rPr>
        <w:t xml:space="preserve">the efficiency </w:t>
      </w:r>
      <w:r w:rsidR="00203A44">
        <w:rPr>
          <w:rFonts w:ascii="Times New Roman" w:hAnsi="Times New Roman" w:cs="Times New Roman"/>
          <w:sz w:val="24"/>
          <w:szCs w:val="24"/>
          <w:lang w:val="en-US"/>
        </w:rPr>
        <w:t xml:space="preserve">of future research </w:t>
      </w:r>
      <w:r w:rsidR="005776B9" w:rsidRPr="008A20D1">
        <w:rPr>
          <w:rFonts w:ascii="Times New Roman" w:hAnsi="Times New Roman" w:cs="Times New Roman"/>
          <w:sz w:val="24"/>
          <w:szCs w:val="24"/>
          <w:lang w:val="en-US"/>
        </w:rPr>
        <w:t>in the field of ENM.</w:t>
      </w:r>
      <w:r w:rsidR="00843BB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D7A98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D64A98">
        <w:rPr>
          <w:rFonts w:ascii="Times New Roman" w:hAnsi="Times New Roman" w:cs="Times New Roman"/>
          <w:sz w:val="24"/>
          <w:szCs w:val="24"/>
          <w:lang w:val="en-US"/>
        </w:rPr>
        <w:t>e hope</w:t>
      </w:r>
      <w:r w:rsidR="00A41FF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768F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A41FF9">
        <w:rPr>
          <w:rFonts w:ascii="Times New Roman" w:hAnsi="Times New Roman" w:cs="Times New Roman"/>
          <w:sz w:val="24"/>
          <w:szCs w:val="24"/>
          <w:lang w:val="en-US"/>
        </w:rPr>
        <w:t xml:space="preserve">bridging </w:t>
      </w:r>
      <w:proofErr w:type="spellStart"/>
      <w:r w:rsidR="00A41FF9"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 w:rsidR="00A41FF9">
        <w:rPr>
          <w:rFonts w:ascii="Times New Roman" w:hAnsi="Times New Roman" w:cs="Times New Roman"/>
          <w:sz w:val="24"/>
          <w:szCs w:val="24"/>
          <w:lang w:val="en-US"/>
        </w:rPr>
        <w:t xml:space="preserve"> and R</w:t>
      </w:r>
      <w:r w:rsidR="00B125C2">
        <w:rPr>
          <w:rFonts w:ascii="Times New Roman" w:hAnsi="Times New Roman" w:cs="Times New Roman"/>
          <w:sz w:val="24"/>
          <w:szCs w:val="24"/>
          <w:lang w:val="en-US"/>
        </w:rPr>
        <w:t xml:space="preserve"> will</w:t>
      </w:r>
      <w:r w:rsidR="00D64A9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21E2B">
        <w:rPr>
          <w:rFonts w:ascii="Times New Roman" w:hAnsi="Times New Roman" w:cs="Times New Roman"/>
          <w:sz w:val="24"/>
          <w:szCs w:val="24"/>
          <w:lang w:val="en-US"/>
        </w:rPr>
        <w:t xml:space="preserve">lower the threshold of </w:t>
      </w:r>
      <w:r w:rsidR="00096BF6">
        <w:rPr>
          <w:rFonts w:ascii="Times New Roman" w:hAnsi="Times New Roman" w:cs="Times New Roman"/>
          <w:sz w:val="24"/>
          <w:szCs w:val="24"/>
          <w:lang w:val="en-US"/>
        </w:rPr>
        <w:t xml:space="preserve">methodology explorations </w:t>
      </w:r>
      <w:r w:rsidR="00140081">
        <w:rPr>
          <w:rFonts w:ascii="Times New Roman" w:hAnsi="Times New Roman" w:cs="Times New Roman"/>
          <w:sz w:val="24"/>
          <w:szCs w:val="24"/>
          <w:lang w:val="en-US"/>
        </w:rPr>
        <w:t xml:space="preserve">for </w:t>
      </w:r>
      <w:proofErr w:type="spellStart"/>
      <w:r w:rsidR="0023275D">
        <w:rPr>
          <w:rFonts w:ascii="Times New Roman" w:hAnsi="Times New Roman" w:cs="Times New Roman"/>
          <w:sz w:val="24"/>
          <w:szCs w:val="24"/>
          <w:lang w:val="en-US"/>
        </w:rPr>
        <w:t>Maxent</w:t>
      </w:r>
      <w:proofErr w:type="spellEnd"/>
      <w:r w:rsidR="0023275D">
        <w:rPr>
          <w:rFonts w:ascii="Times New Roman" w:hAnsi="Times New Roman" w:cs="Times New Roman"/>
          <w:sz w:val="24"/>
          <w:szCs w:val="24"/>
          <w:lang w:val="en-US"/>
        </w:rPr>
        <w:t xml:space="preserve"> community.</w:t>
      </w:r>
      <w:r w:rsidR="00160A1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408AC">
        <w:rPr>
          <w:rFonts w:ascii="Times New Roman" w:hAnsi="Times New Roman" w:cs="Times New Roman"/>
          <w:sz w:val="24"/>
          <w:szCs w:val="24"/>
          <w:lang w:val="en-US"/>
        </w:rPr>
        <w:t xml:space="preserve">In the era of big data, </w:t>
      </w:r>
      <w:r w:rsidR="00335BFC" w:rsidRPr="008A20D1">
        <w:rPr>
          <w:rFonts w:ascii="Times New Roman" w:hAnsi="Times New Roman" w:cs="Times New Roman"/>
          <w:sz w:val="24"/>
          <w:szCs w:val="24"/>
          <w:lang w:val="en-US"/>
        </w:rPr>
        <w:t>single client-based</w:t>
      </w:r>
      <w:r w:rsidR="006771D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E6DD1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close-source </w:t>
      </w:r>
      <w:r w:rsidR="009E6DD1">
        <w:rPr>
          <w:rFonts w:ascii="Times New Roman" w:hAnsi="Times New Roman" w:cs="Times New Roman"/>
          <w:sz w:val="24"/>
          <w:szCs w:val="24"/>
          <w:lang w:val="en-US"/>
        </w:rPr>
        <w:t>graphical-</w:t>
      </w:r>
      <w:r w:rsidR="009E6DD1" w:rsidRPr="008A20D1">
        <w:rPr>
          <w:rFonts w:ascii="Times New Roman" w:hAnsi="Times New Roman" w:cs="Times New Roman"/>
          <w:sz w:val="24"/>
          <w:szCs w:val="24"/>
          <w:lang w:val="en-US"/>
        </w:rPr>
        <w:t>interface</w:t>
      </w:r>
      <w:r w:rsidR="00FA4255">
        <w:rPr>
          <w:rFonts w:ascii="Times New Roman" w:hAnsi="Times New Roman" w:cs="Times New Roman"/>
          <w:sz w:val="24"/>
          <w:szCs w:val="24"/>
          <w:lang w:val="en-US"/>
        </w:rPr>
        <w:t xml:space="preserve"> scientific software will </w:t>
      </w:r>
      <w:r w:rsidR="00CB5829">
        <w:rPr>
          <w:rFonts w:ascii="Times New Roman" w:hAnsi="Times New Roman" w:cs="Times New Roman"/>
          <w:sz w:val="24"/>
          <w:szCs w:val="24"/>
          <w:lang w:val="en-US"/>
        </w:rPr>
        <w:t>be replace</w:t>
      </w:r>
      <w:r w:rsidR="0084291B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CB582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Start w:id="3" w:name="_GoBack"/>
      <w:bookmarkEnd w:id="3"/>
      <w:r w:rsidR="00CB5829">
        <w:rPr>
          <w:rFonts w:ascii="Times New Roman" w:hAnsi="Times New Roman" w:cs="Times New Roman"/>
          <w:sz w:val="24"/>
          <w:szCs w:val="24"/>
          <w:lang w:val="en-US"/>
        </w:rPr>
        <w:t xml:space="preserve">by working environments featured by </w:t>
      </w:r>
      <w:r w:rsidR="00701E99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open-source </w:t>
      </w:r>
      <w:r w:rsidR="00CB5829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701E99" w:rsidRPr="008A20D1">
        <w:rPr>
          <w:rFonts w:ascii="Times New Roman" w:hAnsi="Times New Roman" w:cs="Times New Roman"/>
          <w:sz w:val="24"/>
          <w:szCs w:val="24"/>
          <w:lang w:val="en-US"/>
        </w:rPr>
        <w:t>programming</w:t>
      </w:r>
      <w:r w:rsidR="001A082A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D43DCA">
        <w:rPr>
          <w:rFonts w:ascii="Times New Roman" w:hAnsi="Times New Roman" w:cs="Times New Roman"/>
          <w:sz w:val="24"/>
          <w:szCs w:val="24"/>
          <w:lang w:val="en-US"/>
        </w:rPr>
        <w:t xml:space="preserve">or </w:t>
      </w:r>
      <w:r w:rsidR="006B06FB" w:rsidRPr="008A20D1">
        <w:rPr>
          <w:rFonts w:ascii="Times New Roman" w:hAnsi="Times New Roman" w:cs="Times New Roman"/>
          <w:sz w:val="24"/>
          <w:szCs w:val="24"/>
          <w:lang w:val="en-US"/>
        </w:rPr>
        <w:t>potentially</w:t>
      </w:r>
      <w:r w:rsidR="000831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35BA6">
        <w:rPr>
          <w:rFonts w:ascii="Times New Roman" w:hAnsi="Times New Roman" w:cs="Times New Roman"/>
          <w:sz w:val="24"/>
          <w:szCs w:val="24"/>
          <w:lang w:val="en-US"/>
        </w:rPr>
        <w:t xml:space="preserve">be replaced by </w:t>
      </w:r>
      <w:r w:rsidR="0005156A">
        <w:rPr>
          <w:rFonts w:ascii="Times New Roman" w:hAnsi="Times New Roman" w:cs="Times New Roman"/>
          <w:sz w:val="24"/>
          <w:szCs w:val="24"/>
          <w:lang w:val="en-US"/>
        </w:rPr>
        <w:t>server</w:t>
      </w:r>
      <w:r w:rsidR="00DE7679">
        <w:rPr>
          <w:rFonts w:ascii="Times New Roman" w:hAnsi="Times New Roman" w:cs="Times New Roman"/>
          <w:sz w:val="24"/>
          <w:szCs w:val="24"/>
          <w:lang w:val="en-US"/>
        </w:rPr>
        <w:t>-based</w:t>
      </w:r>
      <w:r w:rsidR="0005156A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377A4A">
        <w:rPr>
          <w:rFonts w:ascii="Times New Roman" w:hAnsi="Times New Roman" w:cs="Times New Roman"/>
          <w:sz w:val="24"/>
          <w:szCs w:val="24"/>
          <w:lang w:val="en-US"/>
        </w:rPr>
        <w:t>cloud-</w:t>
      </w:r>
      <w:r w:rsidR="006B06FB" w:rsidRPr="008A20D1">
        <w:rPr>
          <w:rFonts w:ascii="Times New Roman" w:hAnsi="Times New Roman" w:cs="Times New Roman"/>
          <w:sz w:val="24"/>
          <w:szCs w:val="24"/>
          <w:lang w:val="en-US"/>
        </w:rPr>
        <w:t xml:space="preserve">based web application </w:t>
      </w:r>
      <w:r w:rsidR="00C12061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RaWFvPC9BdXRob3I+PFllYXI+MjAxMjwvWWVhcj48UmVj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=
</w:fldData>
        </w:fldChar>
      </w:r>
      <w:r w:rsidR="003163F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3163F5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RaWFvPC9BdXRob3I+PFllYXI+MjAxMjwvWWVhcj48UmVj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=
</w:fldData>
        </w:fldChar>
      </w:r>
      <w:r w:rsidR="003163F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3163F5">
        <w:rPr>
          <w:rFonts w:ascii="Times New Roman" w:hAnsi="Times New Roman" w:cs="Times New Roman"/>
          <w:sz w:val="24"/>
          <w:szCs w:val="24"/>
          <w:lang w:val="en-US"/>
        </w:rPr>
      </w:r>
      <w:r w:rsidR="003163F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1206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163F5">
        <w:rPr>
          <w:rFonts w:ascii="Times New Roman" w:hAnsi="Times New Roman" w:cs="Times New Roman"/>
          <w:noProof/>
          <w:sz w:val="24"/>
          <w:szCs w:val="24"/>
          <w:lang w:val="en-US"/>
        </w:rPr>
        <w:t>(Qiao</w:t>
      </w:r>
      <w:r w:rsidR="003163F5" w:rsidRPr="003163F5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3163F5">
        <w:rPr>
          <w:rFonts w:ascii="Times New Roman" w:hAnsi="Times New Roman" w:cs="Times New Roman"/>
          <w:noProof/>
          <w:sz w:val="24"/>
          <w:szCs w:val="24"/>
          <w:lang w:val="en-US"/>
        </w:rPr>
        <w:t>, 2012; Feng</w:t>
      </w:r>
      <w:r w:rsidR="003163F5" w:rsidRPr="003163F5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="003163F5">
        <w:rPr>
          <w:rFonts w:ascii="Times New Roman" w:hAnsi="Times New Roman" w:cs="Times New Roman"/>
          <w:noProof/>
          <w:sz w:val="24"/>
          <w:szCs w:val="24"/>
          <w:lang w:val="en-US"/>
        </w:rPr>
        <w:t>, in press)</w:t>
      </w:r>
      <w:r w:rsidR="00C1206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A3B53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DF4405" w:rsidRPr="008A20D1" w:rsidRDefault="00DF4405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241515" w:rsidRPr="008A20D1" w:rsidRDefault="00241515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9208CB" w:rsidRPr="008A20D1" w:rsidRDefault="00E74AA2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References</w:t>
      </w:r>
    </w:p>
    <w:p w:rsidR="00E74AA2" w:rsidRDefault="009208CB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8A20D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8A20D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REFLIST </w:instrText>
      </w:r>
      <w:r w:rsidRPr="008A20D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74AA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Elith, J., Graham, C.H., Anderson, R.P., et al. (2006) Novel methods improve prediction of species' distributions from occurrence data. </w:t>
      </w:r>
      <w:r w:rsidR="00E74AA2"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cography</w:t>
      </w:r>
      <w:r w:rsidR="00E74AA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="00E74AA2" w:rsidRPr="00E74AA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29</w:t>
      </w:r>
      <w:r w:rsidR="00E74AA2">
        <w:rPr>
          <w:rFonts w:ascii="Times New Roman" w:hAnsi="Times New Roman" w:cs="Times New Roman"/>
          <w:noProof/>
          <w:sz w:val="24"/>
          <w:szCs w:val="24"/>
          <w:lang w:val="en-US"/>
        </w:rPr>
        <w:t>, 129-151.</w:t>
      </w:r>
    </w:p>
    <w:p w:rsidR="00E74AA2" w:rsidRDefault="00E74AA2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Feng, X., Castro, M., Linde, E. &amp; Papeş, M. (in press) Armadillo Mapper: a case study of an online application to update potential distribution estimates. </w:t>
      </w:r>
      <w:r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Tropical Conservation Science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</w:t>
      </w:r>
    </w:p>
    <w:p w:rsidR="00E74AA2" w:rsidRDefault="00E74AA2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Hijmans, R.J., Phillips, S., Leathwick, J. &amp; Elith, J. (2013) </w:t>
      </w:r>
      <w:r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dismo: species distribution modeling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. 1 November 2014.</w:t>
      </w:r>
    </w:p>
    <w:p w:rsidR="00E74AA2" w:rsidRDefault="00E74AA2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Hirzel, A.H., Hausser, J., Chessel, D. &amp; Perrin, N. (2002) Ecological-niche factor analysis: how to compute habitat-suitability maps without absence data? </w:t>
      </w:r>
      <w:r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cology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E74AA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83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 2027-2036.</w:t>
      </w:r>
    </w:p>
    <w:p w:rsidR="00E74AA2" w:rsidRDefault="00E74AA2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Joppa, L.N., McInerny, G., Harper, R., Salido, L., Takeda, K., O'Hara, K., Gavaghan, D. &amp; Emmott, S. (2013) Troubling trends in scientific software use. </w:t>
      </w:r>
      <w:r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cience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E74AA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340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 814-815.</w:t>
      </w:r>
    </w:p>
    <w:p w:rsidR="00E74AA2" w:rsidRDefault="00E74AA2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Kass, J.M., Vilela, B., Aeillo-Lammens, M.E., Muscarella, R. &amp; Anderson, R.P. (2017) </w:t>
      </w:r>
      <w:r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Wallace: a modular platform for reproducible ecological modeling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:rsidR="00E74AA2" w:rsidRDefault="00E74AA2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Moreno-Amat, E., Mateo, R.G., Nieto-Lugilde, D., Morueta-Holme, N., Svenning, J.-C. &amp; García-Amorena, I. (2015) Impact of model complexity on cross-temporal transferability in MaxEnt species distribution models: an assessment using paleobotanical data. </w:t>
      </w:r>
      <w:r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cological Modelling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E74AA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312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 308-317.</w:t>
      </w:r>
    </w:p>
    <w:p w:rsidR="00E74AA2" w:rsidRDefault="00E74AA2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Muscarella, R., Galante, P.J., Soley-Guardia, M., Boria, R.A., Kass, J.M., Uriarte, M. &amp; Anderson, R.P. (2014) ENMeval: an R package for conducting spatially independent evaluations and estimating optimal model complexity for Maxent ecological niche models. </w:t>
      </w:r>
      <w:r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Methods in Ecology and Evolution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E74AA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5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 1198-1205.</w:t>
      </w:r>
    </w:p>
    <w:p w:rsidR="00E74AA2" w:rsidRDefault="00E74AA2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Naimi, B. &amp; Araújo, M.B. (2016) sdm: a reproducible and extensible R platform for species distribution modelling. </w:t>
      </w:r>
      <w:r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cography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E74AA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39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 368-375.</w:t>
      </w:r>
    </w:p>
    <w:p w:rsidR="00E74AA2" w:rsidRDefault="00E74AA2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eterson, A.T., Soberón, J., Pearson, R.G., Anderson, R.P., Martínez-Meyer, E., Nakamura, M. &amp; Araújo, M.B. (2011) </w:t>
      </w:r>
      <w:r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cological Niches and Geographic Distributions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. Princeton University Press, Princeton, NJ.</w:t>
      </w:r>
    </w:p>
    <w:p w:rsidR="00E74AA2" w:rsidRDefault="00E74AA2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hillips, S.J. &amp; Dudík, M. (2008) Modeling of species distributions with Maxent: new extensions and a comprehensive evaluation. </w:t>
      </w:r>
      <w:r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cography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E74AA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31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 161-175.</w:t>
      </w:r>
    </w:p>
    <w:p w:rsidR="00E74AA2" w:rsidRDefault="00E74AA2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hillips, S.J., Dudík, M. &amp; Schapire, R.E. (2004) A maximum entropy approach to species distribution modeling. In: </w:t>
      </w:r>
      <w:r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roceedings of the Twenty-First International Conference on Machine Learning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 pp. 655–662. ACM press, Banff, Alberta, Canada.</w:t>
      </w:r>
    </w:p>
    <w:p w:rsidR="00E74AA2" w:rsidRDefault="00E74AA2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Phillips, S.J., Anderson, R.P., Dudík, M., Schapire, R.E. &amp; Blair, M.E. (2017) Opening the black box: an open-source release of Maxent. </w:t>
      </w:r>
      <w:r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Ecography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E74AA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40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 887-893.</w:t>
      </w:r>
    </w:p>
    <w:p w:rsidR="00E74AA2" w:rsidRDefault="00E74AA2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Qiao, H., Lin, C., Ji, L. &amp; Jiang, Z. (2012) mMWeb - an online platform for employing multiple ecological niche modeling algorithms. </w:t>
      </w:r>
      <w:r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PLoS ONE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E74AA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7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 e43327.</w:t>
      </w:r>
    </w:p>
    <w:p w:rsidR="00E74AA2" w:rsidRDefault="00E74AA2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t xml:space="preserve">Qiao, H., Lin, C., Jiang, Z. &amp; Ji, L. (2015) Marble algorithm: a solution to estimating ecological niches from presence-only records. </w:t>
      </w:r>
      <w:r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Scientific Reports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E74AA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5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 14232-14232.</w:t>
      </w:r>
    </w:p>
    <w:p w:rsidR="00E74AA2" w:rsidRDefault="00E74AA2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Qiao, H., Feng, X., Escobar, L.E., Peterson, A.T., Soberon, J., Zhu, G. &amp; Papeş, M. (under review) A comprehensive evaluation of transferability of ecological niche modeling algorithms. In:</w:t>
      </w:r>
    </w:p>
    <w:p w:rsidR="00E74AA2" w:rsidRDefault="00E74AA2" w:rsidP="00E74AA2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tockwell, D. (1999) The GARP modelling system: problems and solutions to automated spatial prediction. </w:t>
      </w:r>
      <w:r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International Journal of Geographical Information Science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E74AA2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13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 143-158.</w:t>
      </w:r>
    </w:p>
    <w:p w:rsidR="00E74AA2" w:rsidRDefault="00E74AA2" w:rsidP="00E74AA2">
      <w:pPr>
        <w:spacing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Thuiller, W., Georges, D., Engler, R. &amp; Breiner, F. (2016) </w:t>
      </w:r>
      <w:r w:rsidRPr="00E74AA2">
        <w:rPr>
          <w:rFonts w:ascii="Times New Roman" w:hAnsi="Times New Roman" w:cs="Times New Roman"/>
          <w:i/>
          <w:noProof/>
          <w:sz w:val="24"/>
          <w:szCs w:val="24"/>
          <w:lang w:val="en-US"/>
        </w:rPr>
        <w:t>biomod2: Ensemble Platform for Species Distribution Modeling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</w:p>
    <w:p w:rsidR="00E74AA2" w:rsidRDefault="00E74AA2" w:rsidP="00E74AA2">
      <w:pPr>
        <w:spacing w:line="240" w:lineRule="auto"/>
        <w:rPr>
          <w:rFonts w:ascii="Calibri" w:hAnsi="Calibri" w:cs="Times New Roman"/>
          <w:noProof/>
          <w:szCs w:val="24"/>
          <w:lang w:val="en-US"/>
        </w:rPr>
      </w:pPr>
    </w:p>
    <w:p w:rsidR="00E060CF" w:rsidRPr="008A20D1" w:rsidRDefault="009208CB" w:rsidP="0020327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8A20D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E060CF" w:rsidRPr="008A20D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Xiao Feng" w:date="2017-07-20T18:25:00Z" w:initials="Xiao Feng">
    <w:p w:rsidR="0082305D" w:rsidRDefault="0082305D">
      <w:pPr>
        <w:pStyle w:val="CommentText"/>
      </w:pPr>
      <w:r>
        <w:rPr>
          <w:rStyle w:val="CommentReference"/>
        </w:rPr>
        <w:annotationRef/>
      </w:r>
      <w:proofErr w:type="gramStart"/>
      <w:r>
        <w:t>need</w:t>
      </w:r>
      <w:proofErr w:type="gramEnd"/>
      <w:r>
        <w:t xml:space="preserve"> to clean up</w:t>
      </w:r>
      <w:r w:rsidR="003664E1">
        <w:t xml:space="preserve"> (grammar error, or format error)</w:t>
      </w:r>
    </w:p>
  </w:comment>
  <w:comment w:id="1" w:author="Xiao Feng" w:date="2017-07-20T18:40:00Z" w:initials="Xiao Feng">
    <w:p w:rsidR="00E45896" w:rsidRDefault="00E45896" w:rsidP="00E45896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annotationRef/>
      </w:r>
      <w:proofErr w:type="gramStart"/>
      <w:r>
        <w:t>need</w:t>
      </w:r>
      <w:proofErr w:type="gramEnd"/>
      <w:r>
        <w:t xml:space="preserve"> to clean up (grammar error, or format error)</w:t>
      </w:r>
    </w:p>
  </w:comment>
  <w:comment w:id="2" w:author="Xiao Feng" w:date="2017-07-20T18:27:00Z" w:initials="Xiao Feng">
    <w:p w:rsidR="00FF41C4" w:rsidRDefault="00FF41C4" w:rsidP="00FF41C4">
      <w:pPr>
        <w:pStyle w:val="CommentText"/>
      </w:pPr>
      <w:r>
        <w:rPr>
          <w:rStyle w:val="CommentReference"/>
        </w:rPr>
        <w:annotationRef/>
      </w:r>
      <w:proofErr w:type="gramStart"/>
      <w:r w:rsidR="003A501F">
        <w:rPr>
          <w:rStyle w:val="CommentReference"/>
        </w:rPr>
        <w:t>not</w:t>
      </w:r>
      <w:proofErr w:type="gramEnd"/>
      <w:r w:rsidR="003A501F">
        <w:rPr>
          <w:rStyle w:val="CommentReference"/>
        </w:rPr>
        <w:t xml:space="preserve"> prepared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doNotDisplayPageBoundarie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lob Ecology Biogeography_fx2017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55ev0f2ti9t95te9wt8pvdf5rdfp5295p9v0&quot;&gt;favRef_20130505&lt;record-ids&gt;&lt;item&gt;24&lt;/item&gt;&lt;item&gt;25&lt;/item&gt;&lt;item&gt;26&lt;/item&gt;&lt;item&gt;1247&lt;/item&gt;&lt;item&gt;1451&lt;/item&gt;&lt;item&gt;1536&lt;/item&gt;&lt;item&gt;1576&lt;/item&gt;&lt;item&gt;1586&lt;/item&gt;&lt;item&gt;1739&lt;/item&gt;&lt;item&gt;1778&lt;/item&gt;&lt;item&gt;1786&lt;/item&gt;&lt;item&gt;1810&lt;/item&gt;&lt;item&gt;1811&lt;/item&gt;&lt;item&gt;1812&lt;/item&gt;&lt;item&gt;1822&lt;/item&gt;&lt;item&gt;1824&lt;/item&gt;&lt;item&gt;1825&lt;/item&gt;&lt;item&gt;1826&lt;/item&gt;&lt;/record-ids&gt;&lt;/item&gt;&lt;/Libraries&gt;"/>
  </w:docVars>
  <w:rsids>
    <w:rsidRoot w:val="00830D30"/>
    <w:rsid w:val="00000F86"/>
    <w:rsid w:val="000057B3"/>
    <w:rsid w:val="00010A70"/>
    <w:rsid w:val="00012426"/>
    <w:rsid w:val="00032542"/>
    <w:rsid w:val="00032D43"/>
    <w:rsid w:val="00032ECD"/>
    <w:rsid w:val="000336ED"/>
    <w:rsid w:val="000372D2"/>
    <w:rsid w:val="000438CF"/>
    <w:rsid w:val="000505E7"/>
    <w:rsid w:val="0005156A"/>
    <w:rsid w:val="00051B88"/>
    <w:rsid w:val="00053C0D"/>
    <w:rsid w:val="00056A32"/>
    <w:rsid w:val="000604F1"/>
    <w:rsid w:val="000653B1"/>
    <w:rsid w:val="00072514"/>
    <w:rsid w:val="0007281C"/>
    <w:rsid w:val="000734A6"/>
    <w:rsid w:val="00076E36"/>
    <w:rsid w:val="00077092"/>
    <w:rsid w:val="00077128"/>
    <w:rsid w:val="000831AC"/>
    <w:rsid w:val="000940EA"/>
    <w:rsid w:val="000941E8"/>
    <w:rsid w:val="00096415"/>
    <w:rsid w:val="00096BF6"/>
    <w:rsid w:val="000A0004"/>
    <w:rsid w:val="000A02A8"/>
    <w:rsid w:val="000A0D8E"/>
    <w:rsid w:val="000A10FA"/>
    <w:rsid w:val="000A653C"/>
    <w:rsid w:val="000B3500"/>
    <w:rsid w:val="000B51AC"/>
    <w:rsid w:val="000B76F8"/>
    <w:rsid w:val="000C0E5E"/>
    <w:rsid w:val="000C5434"/>
    <w:rsid w:val="000C7B4E"/>
    <w:rsid w:val="000D0598"/>
    <w:rsid w:val="000D1444"/>
    <w:rsid w:val="000D1A4E"/>
    <w:rsid w:val="000D49A0"/>
    <w:rsid w:val="000E0E7B"/>
    <w:rsid w:val="000E1A74"/>
    <w:rsid w:val="000E3D69"/>
    <w:rsid w:val="000E4220"/>
    <w:rsid w:val="000E5273"/>
    <w:rsid w:val="000E57DA"/>
    <w:rsid w:val="001026E5"/>
    <w:rsid w:val="00102C20"/>
    <w:rsid w:val="00111FA4"/>
    <w:rsid w:val="001137C5"/>
    <w:rsid w:val="00114846"/>
    <w:rsid w:val="00116BF1"/>
    <w:rsid w:val="0012018F"/>
    <w:rsid w:val="001206A5"/>
    <w:rsid w:val="00122B16"/>
    <w:rsid w:val="00123698"/>
    <w:rsid w:val="001245FE"/>
    <w:rsid w:val="00126F8A"/>
    <w:rsid w:val="00127C7C"/>
    <w:rsid w:val="00140081"/>
    <w:rsid w:val="00153FA3"/>
    <w:rsid w:val="00155424"/>
    <w:rsid w:val="0015614B"/>
    <w:rsid w:val="00160A14"/>
    <w:rsid w:val="00165468"/>
    <w:rsid w:val="00166C0C"/>
    <w:rsid w:val="00170518"/>
    <w:rsid w:val="0017520C"/>
    <w:rsid w:val="00175DE5"/>
    <w:rsid w:val="00183B1F"/>
    <w:rsid w:val="00184540"/>
    <w:rsid w:val="00184A98"/>
    <w:rsid w:val="001915CB"/>
    <w:rsid w:val="00191E04"/>
    <w:rsid w:val="001947BB"/>
    <w:rsid w:val="001A082A"/>
    <w:rsid w:val="001A16AD"/>
    <w:rsid w:val="001A189D"/>
    <w:rsid w:val="001A3B53"/>
    <w:rsid w:val="001A4F65"/>
    <w:rsid w:val="001A58DA"/>
    <w:rsid w:val="001B6337"/>
    <w:rsid w:val="001C1F21"/>
    <w:rsid w:val="001C2136"/>
    <w:rsid w:val="001C2D75"/>
    <w:rsid w:val="001C327C"/>
    <w:rsid w:val="001C7206"/>
    <w:rsid w:val="001D64B8"/>
    <w:rsid w:val="001D72D5"/>
    <w:rsid w:val="001E1B06"/>
    <w:rsid w:val="001F129E"/>
    <w:rsid w:val="001F1A19"/>
    <w:rsid w:val="001F3447"/>
    <w:rsid w:val="001F378E"/>
    <w:rsid w:val="002028D4"/>
    <w:rsid w:val="0020327D"/>
    <w:rsid w:val="00203A44"/>
    <w:rsid w:val="0020408C"/>
    <w:rsid w:val="0020408F"/>
    <w:rsid w:val="0021389A"/>
    <w:rsid w:val="002179A0"/>
    <w:rsid w:val="00225761"/>
    <w:rsid w:val="00226CA6"/>
    <w:rsid w:val="00230AB3"/>
    <w:rsid w:val="0023275D"/>
    <w:rsid w:val="00232ECE"/>
    <w:rsid w:val="00241515"/>
    <w:rsid w:val="0025104B"/>
    <w:rsid w:val="00252838"/>
    <w:rsid w:val="00252D18"/>
    <w:rsid w:val="00255766"/>
    <w:rsid w:val="002600CE"/>
    <w:rsid w:val="002627FE"/>
    <w:rsid w:val="0026412E"/>
    <w:rsid w:val="00265E32"/>
    <w:rsid w:val="00267D2B"/>
    <w:rsid w:val="00290FE1"/>
    <w:rsid w:val="00294D9E"/>
    <w:rsid w:val="002A15DB"/>
    <w:rsid w:val="002A29E8"/>
    <w:rsid w:val="002B3AFB"/>
    <w:rsid w:val="002B5CD1"/>
    <w:rsid w:val="002B671D"/>
    <w:rsid w:val="002C0058"/>
    <w:rsid w:val="002C1062"/>
    <w:rsid w:val="002C23D0"/>
    <w:rsid w:val="002C2447"/>
    <w:rsid w:val="002C3624"/>
    <w:rsid w:val="002C37EB"/>
    <w:rsid w:val="002C4D37"/>
    <w:rsid w:val="002D099F"/>
    <w:rsid w:val="002D486B"/>
    <w:rsid w:val="002E236E"/>
    <w:rsid w:val="002E3E87"/>
    <w:rsid w:val="002F3628"/>
    <w:rsid w:val="00303694"/>
    <w:rsid w:val="003163F5"/>
    <w:rsid w:val="00317BD5"/>
    <w:rsid w:val="003221F6"/>
    <w:rsid w:val="0032789E"/>
    <w:rsid w:val="003326D4"/>
    <w:rsid w:val="003327A2"/>
    <w:rsid w:val="003336A5"/>
    <w:rsid w:val="00335BFC"/>
    <w:rsid w:val="00336091"/>
    <w:rsid w:val="0034430F"/>
    <w:rsid w:val="0035768F"/>
    <w:rsid w:val="00360169"/>
    <w:rsid w:val="003614E0"/>
    <w:rsid w:val="003664E1"/>
    <w:rsid w:val="00371C97"/>
    <w:rsid w:val="003734E6"/>
    <w:rsid w:val="00374E63"/>
    <w:rsid w:val="00377A4A"/>
    <w:rsid w:val="00395966"/>
    <w:rsid w:val="003A501F"/>
    <w:rsid w:val="003A5840"/>
    <w:rsid w:val="003D0B2D"/>
    <w:rsid w:val="003E04EE"/>
    <w:rsid w:val="003E192A"/>
    <w:rsid w:val="003E1EFB"/>
    <w:rsid w:val="003E25A6"/>
    <w:rsid w:val="003E5449"/>
    <w:rsid w:val="003E55E3"/>
    <w:rsid w:val="003F1CC2"/>
    <w:rsid w:val="003F2F36"/>
    <w:rsid w:val="004017C6"/>
    <w:rsid w:val="00402011"/>
    <w:rsid w:val="0040348D"/>
    <w:rsid w:val="0040446B"/>
    <w:rsid w:val="0041051B"/>
    <w:rsid w:val="00416CB6"/>
    <w:rsid w:val="0042350A"/>
    <w:rsid w:val="0042404B"/>
    <w:rsid w:val="00433F96"/>
    <w:rsid w:val="00436A0E"/>
    <w:rsid w:val="00436CE1"/>
    <w:rsid w:val="00440290"/>
    <w:rsid w:val="004412DD"/>
    <w:rsid w:val="004446AF"/>
    <w:rsid w:val="0044624D"/>
    <w:rsid w:val="00447DFC"/>
    <w:rsid w:val="0045682F"/>
    <w:rsid w:val="004571BF"/>
    <w:rsid w:val="0046222D"/>
    <w:rsid w:val="0046483A"/>
    <w:rsid w:val="00466810"/>
    <w:rsid w:val="00471CD9"/>
    <w:rsid w:val="0048485A"/>
    <w:rsid w:val="00484CF9"/>
    <w:rsid w:val="0049047C"/>
    <w:rsid w:val="00495F9A"/>
    <w:rsid w:val="00496FBF"/>
    <w:rsid w:val="004A33E0"/>
    <w:rsid w:val="004B0334"/>
    <w:rsid w:val="004B0FBD"/>
    <w:rsid w:val="004C0C3B"/>
    <w:rsid w:val="004C6C34"/>
    <w:rsid w:val="004D0FAB"/>
    <w:rsid w:val="004D440A"/>
    <w:rsid w:val="004E2E8E"/>
    <w:rsid w:val="004E4F5F"/>
    <w:rsid w:val="004F4BAA"/>
    <w:rsid w:val="004F728E"/>
    <w:rsid w:val="00501279"/>
    <w:rsid w:val="0051005C"/>
    <w:rsid w:val="00511956"/>
    <w:rsid w:val="00511B8C"/>
    <w:rsid w:val="00523E83"/>
    <w:rsid w:val="0052505C"/>
    <w:rsid w:val="005250C8"/>
    <w:rsid w:val="00525BDE"/>
    <w:rsid w:val="00530D13"/>
    <w:rsid w:val="005358C9"/>
    <w:rsid w:val="00535D4B"/>
    <w:rsid w:val="005400A0"/>
    <w:rsid w:val="00551B47"/>
    <w:rsid w:val="00555E4C"/>
    <w:rsid w:val="005562B5"/>
    <w:rsid w:val="00556CE7"/>
    <w:rsid w:val="00557C89"/>
    <w:rsid w:val="00566204"/>
    <w:rsid w:val="00566DB7"/>
    <w:rsid w:val="005677C9"/>
    <w:rsid w:val="00575F57"/>
    <w:rsid w:val="0057609C"/>
    <w:rsid w:val="005776B9"/>
    <w:rsid w:val="005906C4"/>
    <w:rsid w:val="00592BA3"/>
    <w:rsid w:val="00593FDD"/>
    <w:rsid w:val="00596480"/>
    <w:rsid w:val="005A204A"/>
    <w:rsid w:val="005A3E47"/>
    <w:rsid w:val="005A60A5"/>
    <w:rsid w:val="005C0077"/>
    <w:rsid w:val="005C3B09"/>
    <w:rsid w:val="005D0C9F"/>
    <w:rsid w:val="005D1B43"/>
    <w:rsid w:val="005D2A6F"/>
    <w:rsid w:val="005D5317"/>
    <w:rsid w:val="005D743D"/>
    <w:rsid w:val="005D7D5F"/>
    <w:rsid w:val="005E21A6"/>
    <w:rsid w:val="005E7033"/>
    <w:rsid w:val="005F353C"/>
    <w:rsid w:val="0060357C"/>
    <w:rsid w:val="0061479A"/>
    <w:rsid w:val="00625CE5"/>
    <w:rsid w:val="00631A7A"/>
    <w:rsid w:val="00634451"/>
    <w:rsid w:val="00635BA6"/>
    <w:rsid w:val="006363D1"/>
    <w:rsid w:val="0063719F"/>
    <w:rsid w:val="006374CF"/>
    <w:rsid w:val="00642DFC"/>
    <w:rsid w:val="00645626"/>
    <w:rsid w:val="0067277B"/>
    <w:rsid w:val="006760D6"/>
    <w:rsid w:val="006770F5"/>
    <w:rsid w:val="006771D4"/>
    <w:rsid w:val="00682A2D"/>
    <w:rsid w:val="00685922"/>
    <w:rsid w:val="00687D31"/>
    <w:rsid w:val="00691CD7"/>
    <w:rsid w:val="00695E3C"/>
    <w:rsid w:val="006A22EE"/>
    <w:rsid w:val="006A6035"/>
    <w:rsid w:val="006A77D0"/>
    <w:rsid w:val="006B06FB"/>
    <w:rsid w:val="006B7874"/>
    <w:rsid w:val="006C3793"/>
    <w:rsid w:val="006C493C"/>
    <w:rsid w:val="006C79B6"/>
    <w:rsid w:val="006C7EAA"/>
    <w:rsid w:val="006D2D14"/>
    <w:rsid w:val="006D62C9"/>
    <w:rsid w:val="006D6AD2"/>
    <w:rsid w:val="006E29EC"/>
    <w:rsid w:val="006E2A9E"/>
    <w:rsid w:val="006E7F9E"/>
    <w:rsid w:val="006F10AD"/>
    <w:rsid w:val="006F5A9C"/>
    <w:rsid w:val="00701E99"/>
    <w:rsid w:val="007029B6"/>
    <w:rsid w:val="00702E69"/>
    <w:rsid w:val="00703B08"/>
    <w:rsid w:val="007043A7"/>
    <w:rsid w:val="007112ED"/>
    <w:rsid w:val="007211CB"/>
    <w:rsid w:val="00721891"/>
    <w:rsid w:val="007228A5"/>
    <w:rsid w:val="007265EF"/>
    <w:rsid w:val="00733FE5"/>
    <w:rsid w:val="00736A4A"/>
    <w:rsid w:val="00740DE0"/>
    <w:rsid w:val="00742FED"/>
    <w:rsid w:val="007554A5"/>
    <w:rsid w:val="00755F7B"/>
    <w:rsid w:val="00760ABA"/>
    <w:rsid w:val="00760EF8"/>
    <w:rsid w:val="00762D13"/>
    <w:rsid w:val="00765AB6"/>
    <w:rsid w:val="00774CE0"/>
    <w:rsid w:val="007774B0"/>
    <w:rsid w:val="00780C56"/>
    <w:rsid w:val="007816F0"/>
    <w:rsid w:val="00781951"/>
    <w:rsid w:val="00782DD5"/>
    <w:rsid w:val="00783754"/>
    <w:rsid w:val="00783DCD"/>
    <w:rsid w:val="0078492F"/>
    <w:rsid w:val="00786CBB"/>
    <w:rsid w:val="0079296D"/>
    <w:rsid w:val="007A4511"/>
    <w:rsid w:val="007B1A23"/>
    <w:rsid w:val="007B46FB"/>
    <w:rsid w:val="007C54E3"/>
    <w:rsid w:val="007F4A4E"/>
    <w:rsid w:val="008209C7"/>
    <w:rsid w:val="00821E74"/>
    <w:rsid w:val="0082305D"/>
    <w:rsid w:val="008243B0"/>
    <w:rsid w:val="00830D30"/>
    <w:rsid w:val="00841910"/>
    <w:rsid w:val="0084291B"/>
    <w:rsid w:val="00843BBE"/>
    <w:rsid w:val="00857E25"/>
    <w:rsid w:val="0086332F"/>
    <w:rsid w:val="00863EE1"/>
    <w:rsid w:val="00866163"/>
    <w:rsid w:val="0087369F"/>
    <w:rsid w:val="00876A5C"/>
    <w:rsid w:val="00880F93"/>
    <w:rsid w:val="00886146"/>
    <w:rsid w:val="00887BF5"/>
    <w:rsid w:val="008914AC"/>
    <w:rsid w:val="00891979"/>
    <w:rsid w:val="00894C40"/>
    <w:rsid w:val="00895041"/>
    <w:rsid w:val="008A11AF"/>
    <w:rsid w:val="008A20D1"/>
    <w:rsid w:val="008A30B3"/>
    <w:rsid w:val="008A623C"/>
    <w:rsid w:val="008B4EE2"/>
    <w:rsid w:val="008B51D4"/>
    <w:rsid w:val="008B7FCA"/>
    <w:rsid w:val="008C635F"/>
    <w:rsid w:val="008C6E94"/>
    <w:rsid w:val="008D7FBB"/>
    <w:rsid w:val="008E268A"/>
    <w:rsid w:val="008E3593"/>
    <w:rsid w:val="008F0BEF"/>
    <w:rsid w:val="009013F7"/>
    <w:rsid w:val="009014ED"/>
    <w:rsid w:val="0090205C"/>
    <w:rsid w:val="009049EE"/>
    <w:rsid w:val="009111FD"/>
    <w:rsid w:val="00912E93"/>
    <w:rsid w:val="009139F2"/>
    <w:rsid w:val="00916E6E"/>
    <w:rsid w:val="009208CB"/>
    <w:rsid w:val="009211FB"/>
    <w:rsid w:val="009221C0"/>
    <w:rsid w:val="009228D9"/>
    <w:rsid w:val="009236ED"/>
    <w:rsid w:val="00927ACE"/>
    <w:rsid w:val="00927EDE"/>
    <w:rsid w:val="009456A6"/>
    <w:rsid w:val="00945FFC"/>
    <w:rsid w:val="009570CC"/>
    <w:rsid w:val="00961FDF"/>
    <w:rsid w:val="00964B8F"/>
    <w:rsid w:val="009663C1"/>
    <w:rsid w:val="00971B49"/>
    <w:rsid w:val="009816B0"/>
    <w:rsid w:val="009826E1"/>
    <w:rsid w:val="0099520E"/>
    <w:rsid w:val="00995E0F"/>
    <w:rsid w:val="009A1EB7"/>
    <w:rsid w:val="009A2C25"/>
    <w:rsid w:val="009A5778"/>
    <w:rsid w:val="009B3866"/>
    <w:rsid w:val="009C3247"/>
    <w:rsid w:val="009C5D36"/>
    <w:rsid w:val="009C6E0D"/>
    <w:rsid w:val="009D72CA"/>
    <w:rsid w:val="009E3CCE"/>
    <w:rsid w:val="009E4C16"/>
    <w:rsid w:val="009E6DD1"/>
    <w:rsid w:val="009F09AD"/>
    <w:rsid w:val="009F2A99"/>
    <w:rsid w:val="009F5FCD"/>
    <w:rsid w:val="00A12EA9"/>
    <w:rsid w:val="00A145A1"/>
    <w:rsid w:val="00A235FC"/>
    <w:rsid w:val="00A238AC"/>
    <w:rsid w:val="00A26F51"/>
    <w:rsid w:val="00A27203"/>
    <w:rsid w:val="00A324BA"/>
    <w:rsid w:val="00A4106B"/>
    <w:rsid w:val="00A4184A"/>
    <w:rsid w:val="00A41FF9"/>
    <w:rsid w:val="00A43F24"/>
    <w:rsid w:val="00A45F79"/>
    <w:rsid w:val="00A463A0"/>
    <w:rsid w:val="00A646B8"/>
    <w:rsid w:val="00A671CA"/>
    <w:rsid w:val="00A73777"/>
    <w:rsid w:val="00A77294"/>
    <w:rsid w:val="00A82E14"/>
    <w:rsid w:val="00A831ED"/>
    <w:rsid w:val="00A87A08"/>
    <w:rsid w:val="00AB6C27"/>
    <w:rsid w:val="00AC0607"/>
    <w:rsid w:val="00AC2782"/>
    <w:rsid w:val="00AC3301"/>
    <w:rsid w:val="00AC6AC1"/>
    <w:rsid w:val="00AC70A1"/>
    <w:rsid w:val="00AC7ACC"/>
    <w:rsid w:val="00AD0860"/>
    <w:rsid w:val="00AD243F"/>
    <w:rsid w:val="00AD299C"/>
    <w:rsid w:val="00AD6D87"/>
    <w:rsid w:val="00AE42F4"/>
    <w:rsid w:val="00AE4E60"/>
    <w:rsid w:val="00AF1FC2"/>
    <w:rsid w:val="00AF5BD7"/>
    <w:rsid w:val="00B02421"/>
    <w:rsid w:val="00B10286"/>
    <w:rsid w:val="00B10BA5"/>
    <w:rsid w:val="00B125C2"/>
    <w:rsid w:val="00B14B6D"/>
    <w:rsid w:val="00B158D4"/>
    <w:rsid w:val="00B1638E"/>
    <w:rsid w:val="00B16E34"/>
    <w:rsid w:val="00B23D5F"/>
    <w:rsid w:val="00B33C8B"/>
    <w:rsid w:val="00B34083"/>
    <w:rsid w:val="00B34444"/>
    <w:rsid w:val="00B35377"/>
    <w:rsid w:val="00B35B3A"/>
    <w:rsid w:val="00B43C50"/>
    <w:rsid w:val="00B47701"/>
    <w:rsid w:val="00B66470"/>
    <w:rsid w:val="00B666E6"/>
    <w:rsid w:val="00B66B44"/>
    <w:rsid w:val="00B70278"/>
    <w:rsid w:val="00B70418"/>
    <w:rsid w:val="00B70BBB"/>
    <w:rsid w:val="00B716C2"/>
    <w:rsid w:val="00B717CA"/>
    <w:rsid w:val="00B80401"/>
    <w:rsid w:val="00B849EF"/>
    <w:rsid w:val="00BA2F19"/>
    <w:rsid w:val="00BA4E73"/>
    <w:rsid w:val="00BA5E15"/>
    <w:rsid w:val="00BB6259"/>
    <w:rsid w:val="00BC1C16"/>
    <w:rsid w:val="00BC71EC"/>
    <w:rsid w:val="00BD0498"/>
    <w:rsid w:val="00BD3E47"/>
    <w:rsid w:val="00BD4161"/>
    <w:rsid w:val="00BD58EB"/>
    <w:rsid w:val="00BF77EE"/>
    <w:rsid w:val="00BF7EAE"/>
    <w:rsid w:val="00C0034A"/>
    <w:rsid w:val="00C018CB"/>
    <w:rsid w:val="00C02455"/>
    <w:rsid w:val="00C02465"/>
    <w:rsid w:val="00C02FAA"/>
    <w:rsid w:val="00C06FFF"/>
    <w:rsid w:val="00C12061"/>
    <w:rsid w:val="00C225DF"/>
    <w:rsid w:val="00C266C5"/>
    <w:rsid w:val="00C322C0"/>
    <w:rsid w:val="00C370D9"/>
    <w:rsid w:val="00C45BAD"/>
    <w:rsid w:val="00C53785"/>
    <w:rsid w:val="00C575E0"/>
    <w:rsid w:val="00C64CCC"/>
    <w:rsid w:val="00C77325"/>
    <w:rsid w:val="00C81143"/>
    <w:rsid w:val="00CA268E"/>
    <w:rsid w:val="00CA5315"/>
    <w:rsid w:val="00CB188C"/>
    <w:rsid w:val="00CB1E81"/>
    <w:rsid w:val="00CB4370"/>
    <w:rsid w:val="00CB5829"/>
    <w:rsid w:val="00CB6D58"/>
    <w:rsid w:val="00CB6F60"/>
    <w:rsid w:val="00CC11B8"/>
    <w:rsid w:val="00CC2E58"/>
    <w:rsid w:val="00CC74B6"/>
    <w:rsid w:val="00CD3FDF"/>
    <w:rsid w:val="00CD67DA"/>
    <w:rsid w:val="00CD6CD5"/>
    <w:rsid w:val="00CD7A98"/>
    <w:rsid w:val="00CE30C5"/>
    <w:rsid w:val="00CE4716"/>
    <w:rsid w:val="00CE5146"/>
    <w:rsid w:val="00CF0628"/>
    <w:rsid w:val="00CF1A97"/>
    <w:rsid w:val="00CF1B17"/>
    <w:rsid w:val="00CF238F"/>
    <w:rsid w:val="00CF2653"/>
    <w:rsid w:val="00CF423E"/>
    <w:rsid w:val="00CF6243"/>
    <w:rsid w:val="00D01915"/>
    <w:rsid w:val="00D02C1F"/>
    <w:rsid w:val="00D02F8F"/>
    <w:rsid w:val="00D065D4"/>
    <w:rsid w:val="00D07B18"/>
    <w:rsid w:val="00D26CDB"/>
    <w:rsid w:val="00D34EF2"/>
    <w:rsid w:val="00D351E3"/>
    <w:rsid w:val="00D354B7"/>
    <w:rsid w:val="00D376DC"/>
    <w:rsid w:val="00D43DCA"/>
    <w:rsid w:val="00D51C02"/>
    <w:rsid w:val="00D573FC"/>
    <w:rsid w:val="00D64A98"/>
    <w:rsid w:val="00D65784"/>
    <w:rsid w:val="00D7305C"/>
    <w:rsid w:val="00D74A97"/>
    <w:rsid w:val="00D77E5E"/>
    <w:rsid w:val="00D77E77"/>
    <w:rsid w:val="00D83597"/>
    <w:rsid w:val="00D874F2"/>
    <w:rsid w:val="00D9185E"/>
    <w:rsid w:val="00D95E3B"/>
    <w:rsid w:val="00D97A4A"/>
    <w:rsid w:val="00DA76C8"/>
    <w:rsid w:val="00DA7EE4"/>
    <w:rsid w:val="00DB54C6"/>
    <w:rsid w:val="00DB7C63"/>
    <w:rsid w:val="00DC39EB"/>
    <w:rsid w:val="00DC76DB"/>
    <w:rsid w:val="00DD2A82"/>
    <w:rsid w:val="00DD493A"/>
    <w:rsid w:val="00DE277A"/>
    <w:rsid w:val="00DE53EC"/>
    <w:rsid w:val="00DE6970"/>
    <w:rsid w:val="00DE72FE"/>
    <w:rsid w:val="00DE7679"/>
    <w:rsid w:val="00DF0437"/>
    <w:rsid w:val="00DF3441"/>
    <w:rsid w:val="00DF4405"/>
    <w:rsid w:val="00E060CF"/>
    <w:rsid w:val="00E14149"/>
    <w:rsid w:val="00E14DF0"/>
    <w:rsid w:val="00E17ABF"/>
    <w:rsid w:val="00E210D5"/>
    <w:rsid w:val="00E21E2B"/>
    <w:rsid w:val="00E22384"/>
    <w:rsid w:val="00E224D1"/>
    <w:rsid w:val="00E375FC"/>
    <w:rsid w:val="00E43024"/>
    <w:rsid w:val="00E4489A"/>
    <w:rsid w:val="00E45896"/>
    <w:rsid w:val="00E50A07"/>
    <w:rsid w:val="00E51490"/>
    <w:rsid w:val="00E5753B"/>
    <w:rsid w:val="00E57986"/>
    <w:rsid w:val="00E60957"/>
    <w:rsid w:val="00E617D9"/>
    <w:rsid w:val="00E63913"/>
    <w:rsid w:val="00E6391E"/>
    <w:rsid w:val="00E743EC"/>
    <w:rsid w:val="00E74AA2"/>
    <w:rsid w:val="00E83A0F"/>
    <w:rsid w:val="00E91B19"/>
    <w:rsid w:val="00E93375"/>
    <w:rsid w:val="00E96CAC"/>
    <w:rsid w:val="00EA5C48"/>
    <w:rsid w:val="00EB3BAC"/>
    <w:rsid w:val="00EB7AFA"/>
    <w:rsid w:val="00ED0435"/>
    <w:rsid w:val="00ED3AE0"/>
    <w:rsid w:val="00EE2629"/>
    <w:rsid w:val="00EE5983"/>
    <w:rsid w:val="00F027FD"/>
    <w:rsid w:val="00F0433B"/>
    <w:rsid w:val="00F044B7"/>
    <w:rsid w:val="00F1081C"/>
    <w:rsid w:val="00F146F7"/>
    <w:rsid w:val="00F1587A"/>
    <w:rsid w:val="00F15C8E"/>
    <w:rsid w:val="00F217A6"/>
    <w:rsid w:val="00F21FBF"/>
    <w:rsid w:val="00F23FF6"/>
    <w:rsid w:val="00F24949"/>
    <w:rsid w:val="00F301B5"/>
    <w:rsid w:val="00F30670"/>
    <w:rsid w:val="00F316BC"/>
    <w:rsid w:val="00F317A6"/>
    <w:rsid w:val="00F33A69"/>
    <w:rsid w:val="00F408AC"/>
    <w:rsid w:val="00F41BFB"/>
    <w:rsid w:val="00F672EC"/>
    <w:rsid w:val="00F673B1"/>
    <w:rsid w:val="00F67EF7"/>
    <w:rsid w:val="00F74582"/>
    <w:rsid w:val="00F80011"/>
    <w:rsid w:val="00F804FC"/>
    <w:rsid w:val="00F868D3"/>
    <w:rsid w:val="00F94152"/>
    <w:rsid w:val="00F95A3E"/>
    <w:rsid w:val="00F9638E"/>
    <w:rsid w:val="00FA4255"/>
    <w:rsid w:val="00FB0D32"/>
    <w:rsid w:val="00FC0F48"/>
    <w:rsid w:val="00FC5CD3"/>
    <w:rsid w:val="00FD0A02"/>
    <w:rsid w:val="00FD1C42"/>
    <w:rsid w:val="00FD4DA8"/>
    <w:rsid w:val="00FE1B79"/>
    <w:rsid w:val="00FE61B4"/>
    <w:rsid w:val="00FE62A9"/>
    <w:rsid w:val="00FE6823"/>
    <w:rsid w:val="00FF3116"/>
    <w:rsid w:val="00FF41C4"/>
    <w:rsid w:val="00FF72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208CB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230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305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305D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305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305D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305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305D"/>
    <w:rPr>
      <w:rFonts w:ascii="Tahoma" w:hAnsi="Tahoma" w:cs="Tahoma"/>
      <w:sz w:val="16"/>
      <w:szCs w:val="16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208CB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230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305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305D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305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305D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305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305D"/>
    <w:rPr>
      <w:rFonts w:ascii="Tahoma" w:hAnsi="Tahoma" w:cs="Tahoma"/>
      <w:sz w:val="16"/>
      <w:szCs w:val="16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comments" Target="comment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7</TotalTime>
  <Pages>4</Pages>
  <Words>3374</Words>
  <Characters>19840</Characters>
  <Application>Microsoft Office Word</Application>
  <DocSecurity>0</DocSecurity>
  <Lines>354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1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 Feng</dc:creator>
  <cp:keywords/>
  <dc:description/>
  <cp:lastModifiedBy>Xiao Feng</cp:lastModifiedBy>
  <cp:revision>625</cp:revision>
  <dcterms:created xsi:type="dcterms:W3CDTF">2017-07-18T17:38:00Z</dcterms:created>
  <dcterms:modified xsi:type="dcterms:W3CDTF">2017-07-20T23:41:00Z</dcterms:modified>
</cp:coreProperties>
</file>